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436CFB" w14:textId="77777777" w:rsidR="001E2EEC" w:rsidRPr="00A00740" w:rsidRDefault="001E2EEC" w:rsidP="005A2C95">
      <w:pPr>
        <w:rPr>
          <w:sz w:val="20"/>
          <w:szCs w:val="20"/>
        </w:rPr>
      </w:pPr>
    </w:p>
    <w:p w14:paraId="14CC482F" w14:textId="56EAEB6C" w:rsidR="005E21A8" w:rsidRPr="002E3DDB" w:rsidRDefault="00C94301" w:rsidP="00F66101">
      <w:r w:rsidRPr="0050223E">
        <w:rPr>
          <w:noProof/>
          <w:lang w:val="en-US" w:eastAsia="en-US"/>
        </w:rPr>
        <mc:AlternateContent>
          <mc:Choice Requires="wps">
            <w:drawing>
              <wp:anchor distT="0" distB="0" distL="114300" distR="114300" simplePos="0" relativeHeight="251659264" behindDoc="0" locked="0" layoutInCell="1" allowOverlap="1" wp14:anchorId="7A9BA4E6" wp14:editId="4011F428">
                <wp:simplePos x="0" y="0"/>
                <wp:positionH relativeFrom="column">
                  <wp:posOffset>0</wp:posOffset>
                </wp:positionH>
                <wp:positionV relativeFrom="paragraph">
                  <wp:posOffset>0</wp:posOffset>
                </wp:positionV>
                <wp:extent cx="6197600" cy="989330"/>
                <wp:effectExtent l="0" t="0" r="30480" b="15240"/>
                <wp:wrapSquare wrapText="bothSides"/>
                <wp:docPr id="1" name="Text Box 1"/>
                <wp:cNvGraphicFramePr/>
                <a:graphic xmlns:a="http://schemas.openxmlformats.org/drawingml/2006/main">
                  <a:graphicData uri="http://schemas.microsoft.com/office/word/2010/wordprocessingShape">
                    <wps:wsp>
                      <wps:cNvSpPr txBox="1"/>
                      <wps:spPr>
                        <a:xfrm>
                          <a:off x="0" y="0"/>
                          <a:ext cx="6197600" cy="989330"/>
                        </a:xfrm>
                        <a:prstGeom prst="rect">
                          <a:avLst/>
                        </a:prstGeom>
                        <a:noFill/>
                        <a:ln w="12700" cmpd="sng">
                          <a:solidFill>
                            <a:schemeClr val="tx1"/>
                          </a:solidFill>
                        </a:ln>
                        <a:effectLst/>
                        <a:extLst>
                          <a:ext uri="{C572A759-6A51-4108-AA02-DFA0A04FC94B}">
                            <ma14:wrappingTextBoxFlag xmlns:ma14="http://schemas.microsoft.com/office/mac/drawingml/2011/main"/>
                          </a:ext>
                        </a:extLst>
                      </wps:spPr>
                      <wps:txbx>
                        <w:txbxContent>
                          <w:p w14:paraId="55DE65CE" w14:textId="77777777" w:rsidR="00782701" w:rsidRPr="00367165" w:rsidRDefault="00782701" w:rsidP="00417B49">
                            <w:pPr>
                              <w:pStyle w:val="Heading1"/>
                              <w:jc w:val="center"/>
                              <w:rPr>
                                <w:color w:val="auto"/>
                                <w:sz w:val="32"/>
                                <w:szCs w:val="32"/>
                              </w:rPr>
                            </w:pPr>
                            <w:r w:rsidRPr="00417B49">
                              <w:rPr>
                                <w:color w:val="auto"/>
                                <w:sz w:val="36"/>
                                <w:szCs w:val="36"/>
                              </w:rPr>
                              <w:t>Political determinants of sexual and reproductive health:</w:t>
                            </w:r>
                            <w:r w:rsidRPr="00367165">
                              <w:rPr>
                                <w:color w:val="auto"/>
                                <w:sz w:val="32"/>
                                <w:szCs w:val="32"/>
                              </w:rPr>
                              <w:t xml:space="preserve"> </w:t>
                            </w:r>
                            <w:r w:rsidRPr="00417B49">
                              <w:rPr>
                                <w:color w:val="auto"/>
                              </w:rPr>
                              <w:t>Criminalisation, health impacts and game changers</w:t>
                            </w:r>
                          </w:p>
                          <w:p w14:paraId="4FF474FD" w14:textId="77777777" w:rsidR="00782701" w:rsidRPr="0037107E" w:rsidRDefault="00782701" w:rsidP="00417B49">
                            <w:pPr>
                              <w:jc w:val="center"/>
                              <w:rPr>
                                <w:b/>
                                <w:i/>
                              </w:rPr>
                            </w:pPr>
                            <w:r w:rsidRPr="00C94301">
                              <w:rPr>
                                <w:i/>
                              </w:rPr>
                              <w:t>Centre on Law and Social Transformation,</w:t>
                            </w:r>
                            <w:r w:rsidRPr="00367165">
                              <w:rPr>
                                <w:i/>
                              </w:rPr>
                              <w:t xml:space="preserve"> </w:t>
                            </w:r>
                            <w:proofErr w:type="spellStart"/>
                            <w:r w:rsidRPr="00367165">
                              <w:rPr>
                                <w:i/>
                              </w:rPr>
                              <w:t>C</w:t>
                            </w:r>
                            <w:r>
                              <w:rPr>
                                <w:i/>
                              </w:rPr>
                              <w:t>hr</w:t>
                            </w:r>
                            <w:proofErr w:type="spellEnd"/>
                            <w:r>
                              <w:rPr>
                                <w:i/>
                              </w:rPr>
                              <w:t xml:space="preserve"> </w:t>
                            </w:r>
                            <w:proofErr w:type="spellStart"/>
                            <w:r w:rsidRPr="00367165">
                              <w:rPr>
                                <w:i/>
                              </w:rPr>
                              <w:t>M</w:t>
                            </w:r>
                            <w:r>
                              <w:rPr>
                                <w:i/>
                              </w:rPr>
                              <w:t>ichelsen</w:t>
                            </w:r>
                            <w:proofErr w:type="spellEnd"/>
                            <w:r>
                              <w:rPr>
                                <w:i/>
                              </w:rPr>
                              <w:t xml:space="preserve"> </w:t>
                            </w:r>
                            <w:r w:rsidRPr="00367165">
                              <w:rPr>
                                <w:i/>
                              </w:rPr>
                              <w:t>I</w:t>
                            </w:r>
                            <w:r>
                              <w:rPr>
                                <w:i/>
                              </w:rPr>
                              <w:t>nstitute (CMI)</w:t>
                            </w:r>
                            <w:r w:rsidRPr="00367165">
                              <w:rPr>
                                <w:i/>
                              </w:rPr>
                              <w:t xml:space="preserve"> and University of Bergen</w:t>
                            </w:r>
                            <w:r>
                              <w:rPr>
                                <w:i/>
                              </w:rPr>
                              <w:t xml:space="preserve"> (Ui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0;width:488pt;height:77.9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" filled="f" strokecolor="black [3213]" strokeweight="1pt">
                <v:textbox style="mso-fit-shape-to-text:t">
                  <w:txbxContent>
                    <w:p w14:paraId="55DE65CE" w14:textId="77777777" w:rsidR="00782701" w:rsidRPr="00367165" w:rsidRDefault="00782701" w:rsidP="00417B49">
                      <w:pPr>
                        <w:pStyle w:val="Heading1"/>
                        <w:jc w:val="center"/>
                        <w:rPr>
                          <w:color w:val="auto"/>
                          <w:sz w:val="32"/>
                          <w:szCs w:val="32"/>
                        </w:rPr>
                      </w:pPr>
                      <w:r w:rsidRPr="00417B49">
                        <w:rPr>
                          <w:color w:val="auto"/>
                          <w:sz w:val="36"/>
                          <w:szCs w:val="36"/>
                        </w:rPr>
                        <w:t>Political determinants of sexual and reproductive health:</w:t>
                      </w:r>
                      <w:r w:rsidRPr="00367165">
                        <w:rPr>
                          <w:color w:val="auto"/>
                          <w:sz w:val="32"/>
                          <w:szCs w:val="32"/>
                        </w:rPr>
                        <w:t xml:space="preserve"> </w:t>
                      </w:r>
                      <w:r w:rsidRPr="00417B49">
                        <w:rPr>
                          <w:color w:val="auto"/>
                        </w:rPr>
                        <w:t>Criminalisation, health impacts and game changers</w:t>
                      </w:r>
                    </w:p>
                    <w:p w14:paraId="4FF474FD" w14:textId="77777777" w:rsidR="00782701" w:rsidRPr="0037107E" w:rsidRDefault="00782701" w:rsidP="00417B49">
                      <w:pPr>
                        <w:jc w:val="center"/>
                        <w:rPr>
                          <w:b/>
                          <w:i/>
                        </w:rPr>
                      </w:pPr>
                      <w:r w:rsidRPr="00C94301">
                        <w:rPr>
                          <w:i/>
                        </w:rPr>
                        <w:t>Centre on Law and Social Transformation,</w:t>
                      </w:r>
                      <w:r w:rsidRPr="00367165">
                        <w:rPr>
                          <w:i/>
                        </w:rPr>
                        <w:t xml:space="preserve"> </w:t>
                      </w:r>
                      <w:proofErr w:type="spellStart"/>
                      <w:r w:rsidRPr="00367165">
                        <w:rPr>
                          <w:i/>
                        </w:rPr>
                        <w:t>C</w:t>
                      </w:r>
                      <w:r>
                        <w:rPr>
                          <w:i/>
                        </w:rPr>
                        <w:t>hr</w:t>
                      </w:r>
                      <w:proofErr w:type="spellEnd"/>
                      <w:r>
                        <w:rPr>
                          <w:i/>
                        </w:rPr>
                        <w:t xml:space="preserve"> </w:t>
                      </w:r>
                      <w:proofErr w:type="spellStart"/>
                      <w:r w:rsidRPr="00367165">
                        <w:rPr>
                          <w:i/>
                        </w:rPr>
                        <w:t>M</w:t>
                      </w:r>
                      <w:r>
                        <w:rPr>
                          <w:i/>
                        </w:rPr>
                        <w:t>ichelsen</w:t>
                      </w:r>
                      <w:proofErr w:type="spellEnd"/>
                      <w:r>
                        <w:rPr>
                          <w:i/>
                        </w:rPr>
                        <w:t xml:space="preserve"> </w:t>
                      </w:r>
                      <w:r w:rsidRPr="00367165">
                        <w:rPr>
                          <w:i/>
                        </w:rPr>
                        <w:t>I</w:t>
                      </w:r>
                      <w:r>
                        <w:rPr>
                          <w:i/>
                        </w:rPr>
                        <w:t>nstitute (CMI)</w:t>
                      </w:r>
                      <w:r w:rsidRPr="00367165">
                        <w:rPr>
                          <w:i/>
                        </w:rPr>
                        <w:t xml:space="preserve"> and University of Bergen</w:t>
                      </w:r>
                      <w:r>
                        <w:rPr>
                          <w:i/>
                        </w:rPr>
                        <w:t xml:space="preserve"> (UiB)</w:t>
                      </w:r>
                    </w:p>
                  </w:txbxContent>
                </v:textbox>
                <w10:wrap type="square"/>
              </v:shape>
            </w:pict>
          </mc:Fallback>
        </mc:AlternateContent>
      </w:r>
    </w:p>
    <w:p w14:paraId="7BF9DCF5" w14:textId="77777777" w:rsidR="005E21A8" w:rsidRPr="005E21A8" w:rsidRDefault="005E21A8" w:rsidP="002E3DDB">
      <w:pPr>
        <w:pStyle w:val="Heading1"/>
        <w:numPr>
          <w:ilvl w:val="0"/>
          <w:numId w:val="16"/>
        </w:numPr>
        <w:spacing w:after="0"/>
        <w:rPr>
          <w:color w:val="auto"/>
          <w:sz w:val="24"/>
          <w:szCs w:val="24"/>
        </w:rPr>
      </w:pPr>
      <w:r>
        <w:rPr>
          <w:color w:val="auto"/>
          <w:sz w:val="24"/>
          <w:szCs w:val="24"/>
        </w:rPr>
        <w:t>R</w:t>
      </w:r>
      <w:r w:rsidRPr="0050223E">
        <w:rPr>
          <w:color w:val="auto"/>
          <w:sz w:val="24"/>
          <w:szCs w:val="24"/>
        </w:rPr>
        <w:t>elevance relative to the call for proposals</w:t>
      </w:r>
    </w:p>
    <w:p w14:paraId="3B9E9173" w14:textId="77777777" w:rsidR="00BE2338" w:rsidRDefault="008C2108" w:rsidP="007C5AF7">
      <w:r w:rsidRPr="004E682F">
        <w:t xml:space="preserve">The </w:t>
      </w:r>
      <w:r w:rsidR="009C2287" w:rsidRPr="004E682F">
        <w:t xml:space="preserve">project aims to </w:t>
      </w:r>
      <w:r w:rsidR="00127CF3" w:rsidRPr="004E682F">
        <w:t>understand</w:t>
      </w:r>
      <w:r w:rsidR="009C2287" w:rsidRPr="004E682F">
        <w:t xml:space="preserve"> the health effects of criminalizing sexu</w:t>
      </w:r>
      <w:r w:rsidR="00681ABF" w:rsidRPr="004E682F">
        <w:t>al and reproductive behaviour and</w:t>
      </w:r>
      <w:r w:rsidR="009C2287" w:rsidRPr="004E682F">
        <w:t xml:space="preserve"> </w:t>
      </w:r>
      <w:r w:rsidR="007D73CC" w:rsidRPr="004E682F">
        <w:t xml:space="preserve">health </w:t>
      </w:r>
      <w:r w:rsidR="009C2287" w:rsidRPr="004E682F">
        <w:t xml:space="preserve">services, and </w:t>
      </w:r>
      <w:r w:rsidR="00FF6AB1" w:rsidRPr="004E682F">
        <w:t xml:space="preserve">analyse </w:t>
      </w:r>
      <w:r w:rsidR="009C2287" w:rsidRPr="004E682F">
        <w:t>the political dynamics that</w:t>
      </w:r>
      <w:r w:rsidR="00FF6AB1" w:rsidRPr="004E682F">
        <w:t xml:space="preserve"> drive</w:t>
      </w:r>
      <w:r w:rsidR="00716069" w:rsidRPr="004E682F">
        <w:t>, hamper</w:t>
      </w:r>
      <w:r w:rsidR="00FF6AB1" w:rsidRPr="004E682F">
        <w:t xml:space="preserve"> and</w:t>
      </w:r>
      <w:r w:rsidR="00497C60" w:rsidRPr="004E682F">
        <w:t xml:space="preserve"> shape</w:t>
      </w:r>
      <w:r w:rsidR="00FF6AB1" w:rsidRPr="004E682F">
        <w:t xml:space="preserve"> the</w:t>
      </w:r>
      <w:r w:rsidR="009C2287" w:rsidRPr="004E682F">
        <w:t xml:space="preserve"> uses of </w:t>
      </w:r>
      <w:r w:rsidR="00FF6AB1" w:rsidRPr="004E682F">
        <w:t xml:space="preserve">such </w:t>
      </w:r>
      <w:r w:rsidR="009C2287" w:rsidRPr="004E682F">
        <w:t>criminal law</w:t>
      </w:r>
      <w:r w:rsidR="009C2287" w:rsidRPr="00367165">
        <w:rPr>
          <w:b/>
        </w:rPr>
        <w:t>.</w:t>
      </w:r>
      <w:r w:rsidR="009C2287" w:rsidRPr="00367165">
        <w:t xml:space="preserve"> </w:t>
      </w:r>
    </w:p>
    <w:p w14:paraId="4D3EB8BA" w14:textId="028BCD01" w:rsidR="00F708EC" w:rsidRDefault="00D16D4B" w:rsidP="00CE15C8">
      <w:r>
        <w:t xml:space="preserve">Development actors have increasingly recognised the </w:t>
      </w:r>
      <w:r w:rsidR="00BE2338" w:rsidRPr="00D16D4B">
        <w:t>importance</w:t>
      </w:r>
      <w:r w:rsidR="00EB2B1F" w:rsidRPr="00D16D4B">
        <w:t xml:space="preserve"> </w:t>
      </w:r>
      <w:r w:rsidR="00D157D6" w:rsidRPr="00D16D4B">
        <w:t xml:space="preserve">of </w:t>
      </w:r>
      <w:r w:rsidR="00EB2B1F" w:rsidRPr="00D16D4B">
        <w:t xml:space="preserve">the </w:t>
      </w:r>
      <w:r w:rsidR="006830B3" w:rsidRPr="00D16D4B">
        <w:rPr>
          <w:b/>
          <w:i/>
        </w:rPr>
        <w:t xml:space="preserve">political determinants </w:t>
      </w:r>
      <w:r w:rsidR="00B6712A" w:rsidRPr="00D16D4B">
        <w:rPr>
          <w:b/>
          <w:i/>
        </w:rPr>
        <w:t>of</w:t>
      </w:r>
      <w:r w:rsidR="006830B3" w:rsidRPr="00D16D4B">
        <w:rPr>
          <w:b/>
          <w:i/>
        </w:rPr>
        <w:t xml:space="preserve"> health</w:t>
      </w:r>
      <w:r>
        <w:t>.</w:t>
      </w:r>
      <w:r w:rsidR="005E07F8" w:rsidRPr="00D16D4B">
        <w:t xml:space="preserve"> </w:t>
      </w:r>
      <w:r w:rsidRPr="00D16D4B">
        <w:rPr>
          <w:rFonts w:cs="Times"/>
          <w:lang w:val="en-US" w:eastAsia="en-US"/>
        </w:rPr>
        <w:t>T</w:t>
      </w:r>
      <w:r w:rsidR="00BE2338" w:rsidRPr="00DD693A">
        <w:rPr>
          <w:rFonts w:cs="Times"/>
          <w:lang w:val="en-US" w:eastAsia="en-US"/>
        </w:rPr>
        <w:t>he Marmot Commission on Social Determinants of Health (WHO 2008)</w:t>
      </w:r>
      <w:r>
        <w:rPr>
          <w:rFonts w:cs="Times"/>
          <w:lang w:val="en-US" w:eastAsia="en-US"/>
        </w:rPr>
        <w:t xml:space="preserve"> argued</w:t>
      </w:r>
      <w:r w:rsidR="00BE2338" w:rsidRPr="00DD693A">
        <w:rPr>
          <w:rFonts w:cs="Times"/>
          <w:lang w:val="en-US" w:eastAsia="en-US"/>
        </w:rPr>
        <w:t xml:space="preserve"> that health is crucially determined by factors beyond the health sector, including “the distribution of money, power and resources at glob</w:t>
      </w:r>
      <w:r w:rsidRPr="00D16D4B">
        <w:rPr>
          <w:rFonts w:cs="Times"/>
          <w:lang w:val="en-US" w:eastAsia="en-US"/>
        </w:rPr>
        <w:t>al, national and local levels”; a theme re-emphasi</w:t>
      </w:r>
      <w:r w:rsidR="0012207D">
        <w:rPr>
          <w:rFonts w:cs="Times"/>
          <w:lang w:val="en-US" w:eastAsia="en-US"/>
        </w:rPr>
        <w:t>z</w:t>
      </w:r>
      <w:r w:rsidR="00F708EC">
        <w:rPr>
          <w:rFonts w:cs="Times"/>
          <w:lang w:val="en-US" w:eastAsia="en-US"/>
        </w:rPr>
        <w:t xml:space="preserve">ed </w:t>
      </w:r>
      <w:r w:rsidR="00402A84">
        <w:rPr>
          <w:rFonts w:cs="Times"/>
          <w:lang w:val="en-US" w:eastAsia="en-US"/>
        </w:rPr>
        <w:t>by</w:t>
      </w:r>
      <w:r w:rsidR="00F708EC">
        <w:rPr>
          <w:rFonts w:cs="Times"/>
          <w:lang w:val="en-US" w:eastAsia="en-US"/>
        </w:rPr>
        <w:t xml:space="preserve"> </w:t>
      </w:r>
      <w:r w:rsidRPr="00185510">
        <w:t>The Lancet and University of Oslo Commission on Global Governance for Health (2014)</w:t>
      </w:r>
      <w:r>
        <w:t>.</w:t>
      </w:r>
      <w:r w:rsidR="00F708EC">
        <w:t xml:space="preserve"> One direct and intentional way in which broader p</w:t>
      </w:r>
      <w:r w:rsidR="007F1E8B" w:rsidRPr="00367165">
        <w:t>olitical decisions and</w:t>
      </w:r>
      <w:r w:rsidR="005E07F8" w:rsidRPr="00367165">
        <w:t xml:space="preserve"> power dynamics </w:t>
      </w:r>
      <w:r w:rsidR="00010B94" w:rsidRPr="00367165">
        <w:t>impact health</w:t>
      </w:r>
      <w:r w:rsidR="00F708EC">
        <w:t xml:space="preserve"> positive</w:t>
      </w:r>
      <w:r w:rsidR="0012207D">
        <w:t>ly</w:t>
      </w:r>
      <w:r w:rsidR="00F708EC">
        <w:t xml:space="preserve"> and negatively</w:t>
      </w:r>
      <w:r w:rsidR="00010B94" w:rsidRPr="00F708EC">
        <w:t xml:space="preserve"> </w:t>
      </w:r>
      <w:r w:rsidR="00FA0A98" w:rsidRPr="00497C60">
        <w:t>i</w:t>
      </w:r>
      <w:r w:rsidR="00F0624D" w:rsidRPr="00497C60">
        <w:t xml:space="preserve">s through </w:t>
      </w:r>
      <w:r w:rsidR="00F708EC" w:rsidRPr="00497C60">
        <w:t xml:space="preserve">the use of </w:t>
      </w:r>
      <w:r w:rsidR="00F0624D" w:rsidRPr="00DD693A">
        <w:rPr>
          <w:b/>
        </w:rPr>
        <w:t>criminal law</w:t>
      </w:r>
      <w:r w:rsidR="00DD71D9">
        <w:rPr>
          <w:b/>
        </w:rPr>
        <w:t xml:space="preserve"> and criminal justice system</w:t>
      </w:r>
      <w:r w:rsidR="008E3963" w:rsidRPr="00367165">
        <w:rPr>
          <w:b/>
        </w:rPr>
        <w:t>.</w:t>
      </w:r>
      <w:r w:rsidR="003905DA" w:rsidRPr="00367165">
        <w:rPr>
          <w:b/>
        </w:rPr>
        <w:t xml:space="preserve"> </w:t>
      </w:r>
      <w:r w:rsidR="00F708EC" w:rsidRPr="00497C60">
        <w:t>This project focuses on the growing negative use</w:t>
      </w:r>
      <w:r w:rsidR="00F708EC">
        <w:t>s</w:t>
      </w:r>
      <w:r w:rsidR="00F708EC" w:rsidRPr="00497C60">
        <w:t xml:space="preserve"> </w:t>
      </w:r>
      <w:r w:rsidR="00F708EC">
        <w:t>b</w:t>
      </w:r>
      <w:r w:rsidR="0088419F" w:rsidRPr="00367165">
        <w:t xml:space="preserve">y providing insights into the </w:t>
      </w:r>
      <w:r w:rsidR="0088419F" w:rsidRPr="00367165">
        <w:rPr>
          <w:b/>
        </w:rPr>
        <w:t>causes and effects of criminalisation of abortion and same sex relation</w:t>
      </w:r>
      <w:r w:rsidR="00800B07" w:rsidRPr="00497C60">
        <w:rPr>
          <w:b/>
        </w:rPr>
        <w:t>s</w:t>
      </w:r>
      <w:r w:rsidR="00800B07">
        <w:t>. These</w:t>
      </w:r>
      <w:r w:rsidR="0088419F" w:rsidRPr="00367165">
        <w:t xml:space="preserve"> two forms of criminalisation are widespread in low and lower-middl</w:t>
      </w:r>
      <w:r w:rsidR="00982EE7" w:rsidRPr="00367165">
        <w:t xml:space="preserve">e income countries, and </w:t>
      </w:r>
      <w:r w:rsidR="0012207D">
        <w:t xml:space="preserve">are </w:t>
      </w:r>
      <w:r w:rsidR="0088419F" w:rsidRPr="00367165">
        <w:t xml:space="preserve">salient both in terms of their </w:t>
      </w:r>
      <w:r w:rsidR="002B3AE9" w:rsidRPr="00367165">
        <w:t xml:space="preserve">detrimental </w:t>
      </w:r>
      <w:r w:rsidR="0088419F" w:rsidRPr="00367165">
        <w:t>health effects and the political dynamics involved</w:t>
      </w:r>
      <w:r w:rsidR="00800B07">
        <w:t xml:space="preserve">. Moreover, </w:t>
      </w:r>
      <w:r w:rsidR="00681ABF" w:rsidRPr="00367165">
        <w:t>the project</w:t>
      </w:r>
      <w:r w:rsidR="007E6F53" w:rsidRPr="00367165">
        <w:t xml:space="preserve"> aims to</w:t>
      </w:r>
      <w:r w:rsidR="00D26FFE" w:rsidRPr="00367165">
        <w:t xml:space="preserve"> develop insights into </w:t>
      </w:r>
      <w:r w:rsidR="00D26FFE" w:rsidRPr="00367165">
        <w:rPr>
          <w:b/>
          <w:i/>
        </w:rPr>
        <w:t>political game changers</w:t>
      </w:r>
      <w:r w:rsidR="007E6F53" w:rsidRPr="00367165">
        <w:t xml:space="preserve"> that may</w:t>
      </w:r>
      <w:r w:rsidR="00D26FFE" w:rsidRPr="00367165">
        <w:t xml:space="preserve"> improve conditions </w:t>
      </w:r>
      <w:r w:rsidR="0088419F" w:rsidRPr="00367165">
        <w:t>for sexual and reproductive health</w:t>
      </w:r>
      <w:r w:rsidR="007D73CC" w:rsidRPr="00367165">
        <w:t xml:space="preserve">. </w:t>
      </w:r>
    </w:p>
    <w:p w14:paraId="7A418A23" w14:textId="56026516" w:rsidR="007C5AF7" w:rsidRPr="00367165" w:rsidRDefault="00AB4A80" w:rsidP="00CE15C8">
      <w:r>
        <w:t>Since the 1990s, sexual and reproductive health has been recognised as key part of the international health and development agenda</w:t>
      </w:r>
      <w:r w:rsidR="00CE15C8">
        <w:t>, and</w:t>
      </w:r>
      <w:r>
        <w:t xml:space="preserve"> forms part of the Sustainable Development Goals adopted in Sept</w:t>
      </w:r>
      <w:r w:rsidR="005D7EC2">
        <w:t>ember</w:t>
      </w:r>
      <w:r w:rsidR="00C9423C">
        <w:t xml:space="preserve"> </w:t>
      </w:r>
      <w:r>
        <w:t xml:space="preserve">2015. </w:t>
      </w:r>
      <w:r w:rsidR="007D73CC" w:rsidRPr="00367165">
        <w:t xml:space="preserve">The project is of direct relevance for </w:t>
      </w:r>
      <w:r w:rsidR="007F2901" w:rsidRPr="00367165">
        <w:t xml:space="preserve">securing </w:t>
      </w:r>
      <w:r w:rsidR="00D26FFE" w:rsidRPr="00367165">
        <w:t>acc</w:t>
      </w:r>
      <w:r w:rsidR="007E6F53" w:rsidRPr="00367165">
        <w:t>ess to safe and legal abortions</w:t>
      </w:r>
      <w:r w:rsidR="00D26FFE" w:rsidRPr="00367165">
        <w:t xml:space="preserve"> </w:t>
      </w:r>
      <w:r w:rsidR="007F2901" w:rsidRPr="00367165">
        <w:t xml:space="preserve">– a life and health saving commodity for women </w:t>
      </w:r>
      <w:r w:rsidR="008B0DC4" w:rsidRPr="00367165">
        <w:t>–</w:t>
      </w:r>
      <w:r w:rsidR="007F2901" w:rsidRPr="00367165">
        <w:t xml:space="preserve"> </w:t>
      </w:r>
      <w:r w:rsidR="00D26FFE" w:rsidRPr="00367165">
        <w:t xml:space="preserve">and </w:t>
      </w:r>
      <w:r w:rsidR="007D73CC" w:rsidRPr="00367165">
        <w:t>for</w:t>
      </w:r>
      <w:r w:rsidR="009250B7" w:rsidRPr="00367165">
        <w:t xml:space="preserve"> the health and access to health services of</w:t>
      </w:r>
      <w:r w:rsidR="007D73CC" w:rsidRPr="00367165">
        <w:t xml:space="preserve"> </w:t>
      </w:r>
      <w:r w:rsidR="007C5AF7" w:rsidRPr="00367165">
        <w:t>LGBTIQ</w:t>
      </w:r>
      <w:r w:rsidR="009250B7" w:rsidRPr="00367165">
        <w:t>s (l</w:t>
      </w:r>
      <w:r w:rsidR="007D73CC" w:rsidRPr="00367165">
        <w:t>esbian, gay</w:t>
      </w:r>
      <w:r w:rsidR="00D26FFE" w:rsidRPr="00367165">
        <w:t>,</w:t>
      </w:r>
      <w:r w:rsidR="007D73CC" w:rsidRPr="00367165">
        <w:t xml:space="preserve"> bisexual, trans,</w:t>
      </w:r>
      <w:r w:rsidR="009250B7" w:rsidRPr="00367165">
        <w:t xml:space="preserve"> intersex and queer people),</w:t>
      </w:r>
      <w:r w:rsidR="004334B4" w:rsidRPr="00367165">
        <w:rPr>
          <w:rStyle w:val="FootnoteReference"/>
        </w:rPr>
        <w:footnoteReference w:id="2"/>
      </w:r>
      <w:r w:rsidR="00D26FFE" w:rsidRPr="00367165">
        <w:t xml:space="preserve"> which </w:t>
      </w:r>
      <w:r w:rsidR="009250B7" w:rsidRPr="00367165">
        <w:t>in turn is</w:t>
      </w:r>
      <w:r w:rsidR="00226BCF" w:rsidRPr="00367165">
        <w:t xml:space="preserve"> </w:t>
      </w:r>
      <w:r w:rsidR="000D54BC" w:rsidRPr="00367165">
        <w:t xml:space="preserve">significant </w:t>
      </w:r>
      <w:r w:rsidR="007C5AF7" w:rsidRPr="00367165">
        <w:t xml:space="preserve">among other </w:t>
      </w:r>
      <w:r w:rsidR="000D54BC" w:rsidRPr="00367165">
        <w:t xml:space="preserve">for </w:t>
      </w:r>
      <w:r w:rsidR="0088419F" w:rsidRPr="00367165">
        <w:t>HIV transmission</w:t>
      </w:r>
      <w:r w:rsidR="00D26FFE" w:rsidRPr="00367165">
        <w:t xml:space="preserve"> </w:t>
      </w:r>
      <w:r w:rsidR="000D54BC" w:rsidRPr="00367165">
        <w:t>between men who have sex with men</w:t>
      </w:r>
      <w:r w:rsidR="004353C3" w:rsidRPr="00367165">
        <w:t xml:space="preserve"> (</w:t>
      </w:r>
      <w:proofErr w:type="spellStart"/>
      <w:r w:rsidR="004353C3" w:rsidRPr="00367165">
        <w:t>Ms</w:t>
      </w:r>
      <w:r w:rsidR="00B13D1A" w:rsidRPr="00367165">
        <w:t>M</w:t>
      </w:r>
      <w:proofErr w:type="spellEnd"/>
      <w:r w:rsidR="00353E24" w:rsidRPr="00367165">
        <w:t>)</w:t>
      </w:r>
      <w:r w:rsidR="000D54BC" w:rsidRPr="00367165">
        <w:t>.</w:t>
      </w:r>
      <w:r w:rsidR="00796456" w:rsidRPr="00367165">
        <w:t xml:space="preserve"> </w:t>
      </w:r>
      <w:r w:rsidR="00CE15C8">
        <w:t>To</w:t>
      </w:r>
      <w:r w:rsidR="008F2C29" w:rsidRPr="00367165">
        <w:t xml:space="preserve"> better understand political dynamics involved </w:t>
      </w:r>
      <w:r w:rsidR="008C2108" w:rsidRPr="00367165">
        <w:t xml:space="preserve">when these issues are criminalized and politicized </w:t>
      </w:r>
      <w:r w:rsidR="008F2C29" w:rsidRPr="00367165">
        <w:t>is also relevant for the promotion of sexual and reproductive rights and health more broadly</w:t>
      </w:r>
      <w:r w:rsidR="00236D86" w:rsidRPr="00367165">
        <w:t>. I</w:t>
      </w:r>
      <w:r w:rsidR="006B5159" w:rsidRPr="00367165">
        <w:rPr>
          <w:rFonts w:ascii="Times" w:hAnsi="Times"/>
        </w:rPr>
        <w:t xml:space="preserve">nitiatives such as the </w:t>
      </w:r>
      <w:r w:rsidR="006B5159" w:rsidRPr="00367165">
        <w:rPr>
          <w:rFonts w:ascii="Times" w:hAnsi="Times"/>
          <w:i/>
        </w:rPr>
        <w:t>UN Commission on Life</w:t>
      </w:r>
      <w:r w:rsidR="00765D61">
        <w:rPr>
          <w:rFonts w:ascii="Times" w:hAnsi="Times"/>
          <w:i/>
        </w:rPr>
        <w:t>-</w:t>
      </w:r>
      <w:r w:rsidR="006B5159" w:rsidRPr="00367165">
        <w:rPr>
          <w:rFonts w:ascii="Times" w:hAnsi="Times"/>
          <w:i/>
        </w:rPr>
        <w:t>Saving Commodities for Women and Children</w:t>
      </w:r>
      <w:r w:rsidR="006B5159" w:rsidRPr="00367165">
        <w:rPr>
          <w:rFonts w:ascii="Times" w:hAnsi="Times"/>
        </w:rPr>
        <w:t xml:space="preserve">, underscores the need </w:t>
      </w:r>
      <w:r w:rsidR="00CE15C8">
        <w:rPr>
          <w:rFonts w:ascii="Times" w:hAnsi="Times"/>
        </w:rPr>
        <w:t>to</w:t>
      </w:r>
      <w:r w:rsidR="006B5159" w:rsidRPr="00367165">
        <w:rPr>
          <w:rFonts w:ascii="Times" w:hAnsi="Times"/>
        </w:rPr>
        <w:t xml:space="preserve"> link commodities-focused actions and broader systems interventions and efforts. </w:t>
      </w:r>
    </w:p>
    <w:p w14:paraId="3F5D675D" w14:textId="77777777" w:rsidR="00FB5E50" w:rsidRPr="00367165" w:rsidRDefault="00235D38" w:rsidP="00123FF2">
      <w:r w:rsidRPr="00367165">
        <w:t xml:space="preserve">The project </w:t>
      </w:r>
      <w:r w:rsidR="00923E2A">
        <w:t xml:space="preserve">is highly </w:t>
      </w:r>
      <w:r w:rsidRPr="00367165">
        <w:t>relevan</w:t>
      </w:r>
      <w:r w:rsidR="00923E2A">
        <w:t>t</w:t>
      </w:r>
      <w:r w:rsidRPr="00367165">
        <w:t xml:space="preserve"> </w:t>
      </w:r>
      <w:r w:rsidR="00923E2A">
        <w:t xml:space="preserve">to </w:t>
      </w:r>
      <w:r w:rsidRPr="00367165">
        <w:t xml:space="preserve">Norway and other donors in global health </w:t>
      </w:r>
      <w:r w:rsidR="00585D1E">
        <w:t xml:space="preserve">who </w:t>
      </w:r>
      <w:r w:rsidR="00AB4A80">
        <w:t xml:space="preserve">have sought to </w:t>
      </w:r>
      <w:r w:rsidRPr="00367165">
        <w:t>push for de-criminalisation of abortion and same sex relations in recipient countries</w:t>
      </w:r>
      <w:r w:rsidR="00353E24" w:rsidRPr="00367165">
        <w:t>.</w:t>
      </w:r>
      <w:r w:rsidR="003B0DE7" w:rsidRPr="00367165">
        <w:t xml:space="preserve"> </w:t>
      </w:r>
      <w:r w:rsidR="00AB4A80">
        <w:t xml:space="preserve">Given evidence </w:t>
      </w:r>
      <w:r w:rsidR="006D2104">
        <w:t xml:space="preserve">indicating </w:t>
      </w:r>
      <w:r w:rsidR="00AB4A80">
        <w:t>that</w:t>
      </w:r>
      <w:r w:rsidR="00AB4A80" w:rsidRPr="00367165">
        <w:t xml:space="preserve"> </w:t>
      </w:r>
      <w:r w:rsidRPr="00367165">
        <w:t>external pressure</w:t>
      </w:r>
      <w:r w:rsidR="00402A84">
        <w:t xml:space="preserve"> may</w:t>
      </w:r>
      <w:r w:rsidR="003B0DE7" w:rsidRPr="00367165">
        <w:t xml:space="preserve"> </w:t>
      </w:r>
      <w:r w:rsidR="00236D86" w:rsidRPr="00367165">
        <w:t>trigger</w:t>
      </w:r>
      <w:r w:rsidR="00AB4A80">
        <w:t xml:space="preserve"> local</w:t>
      </w:r>
      <w:r w:rsidRPr="00367165">
        <w:t xml:space="preserve"> resistance and backlash – and the many factors that </w:t>
      </w:r>
      <w:r w:rsidR="003B0DE7" w:rsidRPr="00367165">
        <w:t>co-</w:t>
      </w:r>
      <w:r w:rsidRPr="00367165">
        <w:t>determine how (de)criminalisation affect health services and outcomes</w:t>
      </w:r>
      <w:r w:rsidR="003B0DE7" w:rsidRPr="00367165">
        <w:t xml:space="preserve"> – an a</w:t>
      </w:r>
      <w:r w:rsidR="00FA0A98" w:rsidRPr="00367165">
        <w:t>ctive de-criminalisation agenda</w:t>
      </w:r>
      <w:r w:rsidR="003B0DE7" w:rsidRPr="00367165">
        <w:t xml:space="preserve"> may be futile or counterproductive for sexual and reproductive health and rights</w:t>
      </w:r>
      <w:r w:rsidR="00FA0A98" w:rsidRPr="00367165">
        <w:t xml:space="preserve"> in the absence of thorough know</w:t>
      </w:r>
      <w:r w:rsidR="004058B2" w:rsidRPr="00367165">
        <w:t xml:space="preserve">ledge of the political and social dynamics </w:t>
      </w:r>
      <w:r w:rsidR="00AB4A80">
        <w:t xml:space="preserve">into which </w:t>
      </w:r>
      <w:r w:rsidR="00236D86" w:rsidRPr="00367165">
        <w:t>it</w:t>
      </w:r>
      <w:r w:rsidR="00FA0A98" w:rsidRPr="00367165">
        <w:t xml:space="preserve"> plays</w:t>
      </w:r>
      <w:r w:rsidRPr="00367165">
        <w:t xml:space="preserve">. </w:t>
      </w:r>
      <w:r w:rsidR="00FA0A98" w:rsidRPr="00367165">
        <w:t>The proposed project aims to contribute to filling this gap.</w:t>
      </w:r>
    </w:p>
    <w:p w14:paraId="7D531DFE" w14:textId="77777777" w:rsidR="00473E13" w:rsidRPr="00CE15C8" w:rsidRDefault="00473E13" w:rsidP="00CE15C8">
      <w:pPr>
        <w:pStyle w:val="Heading2"/>
        <w:spacing w:after="120"/>
        <w:rPr>
          <w:color w:val="auto"/>
          <w:sz w:val="24"/>
          <w:szCs w:val="24"/>
        </w:rPr>
      </w:pPr>
      <w:r w:rsidRPr="00CE15C8">
        <w:rPr>
          <w:color w:val="auto"/>
          <w:sz w:val="24"/>
          <w:szCs w:val="24"/>
        </w:rPr>
        <w:t xml:space="preserve">2. Aspects relating to the research project </w:t>
      </w:r>
    </w:p>
    <w:p w14:paraId="78B296DA" w14:textId="77777777" w:rsidR="009C2287" w:rsidRPr="00367165" w:rsidRDefault="00703A46" w:rsidP="00CE15C8">
      <w:pPr>
        <w:pStyle w:val="Heading3"/>
        <w:tabs>
          <w:tab w:val="left" w:pos="6128"/>
        </w:tabs>
        <w:spacing w:before="0"/>
      </w:pPr>
      <w:r>
        <w:t xml:space="preserve">2.1 </w:t>
      </w:r>
      <w:r w:rsidR="00473E13" w:rsidRPr="00367165">
        <w:t xml:space="preserve">Background and status of knowledge </w:t>
      </w:r>
      <w:r w:rsidR="00CE15C8">
        <w:tab/>
      </w:r>
    </w:p>
    <w:p w14:paraId="76521384" w14:textId="77777777" w:rsidR="007331A9" w:rsidRPr="00367165" w:rsidRDefault="00473E13" w:rsidP="006B5159">
      <w:r w:rsidRPr="00367165">
        <w:t>In</w:t>
      </w:r>
      <w:r w:rsidR="00D04F1A" w:rsidRPr="00367165">
        <w:t xml:space="preserve"> the past decade, </w:t>
      </w:r>
      <w:r w:rsidR="00D04F1A" w:rsidRPr="00497C60">
        <w:t>a</w:t>
      </w:r>
      <w:r w:rsidR="00C66DF1">
        <w:t xml:space="preserve"> range</w:t>
      </w:r>
      <w:r w:rsidRPr="00497C60">
        <w:t xml:space="preserve"> of states have</w:t>
      </w:r>
      <w:r w:rsidRPr="00C66DF1">
        <w:t xml:space="preserve"> </w:t>
      </w:r>
      <w:r w:rsidRPr="00497C60">
        <w:t>introduced</w:t>
      </w:r>
      <w:r w:rsidR="00FA0A98" w:rsidRPr="00367165">
        <w:rPr>
          <w:b/>
        </w:rPr>
        <w:t xml:space="preserve"> new</w:t>
      </w:r>
      <w:r w:rsidRPr="00497C60">
        <w:t xml:space="preserve"> criminal laws limiting the exercise of sexual and reproductive rights</w:t>
      </w:r>
      <w:r w:rsidR="00C66DF1">
        <w:t>,</w:t>
      </w:r>
      <w:r w:rsidR="00C66DF1">
        <w:rPr>
          <w:b/>
        </w:rPr>
        <w:t xml:space="preserve"> </w:t>
      </w:r>
      <w:r w:rsidR="00C66DF1" w:rsidRPr="00367165">
        <w:rPr>
          <w:b/>
        </w:rPr>
        <w:t xml:space="preserve">revived and enforced </w:t>
      </w:r>
      <w:r w:rsidR="00C66DF1" w:rsidRPr="00185510">
        <w:t>existing</w:t>
      </w:r>
      <w:r w:rsidR="00C66DF1">
        <w:t xml:space="preserve"> laws, </w:t>
      </w:r>
      <w:r w:rsidR="00C66DF1" w:rsidRPr="00367165">
        <w:t xml:space="preserve">imposed more </w:t>
      </w:r>
      <w:r w:rsidR="00C66DF1" w:rsidRPr="00497C60">
        <w:rPr>
          <w:b/>
        </w:rPr>
        <w:t>draconian</w:t>
      </w:r>
      <w:r w:rsidR="00C66DF1" w:rsidRPr="00367165">
        <w:t xml:space="preserve"> penalties</w:t>
      </w:r>
      <w:r w:rsidR="00C66DF1" w:rsidRPr="00367165">
        <w:rPr>
          <w:b/>
        </w:rPr>
        <w:t xml:space="preserve"> </w:t>
      </w:r>
      <w:r w:rsidR="00C66DF1">
        <w:rPr>
          <w:b/>
        </w:rPr>
        <w:t xml:space="preserve">or </w:t>
      </w:r>
      <w:r w:rsidRPr="00497C60">
        <w:rPr>
          <w:b/>
        </w:rPr>
        <w:t>narrowed</w:t>
      </w:r>
      <w:r w:rsidRPr="00367165">
        <w:t xml:space="preserve"> the scope for the exercise of the rights</w:t>
      </w:r>
      <w:r w:rsidR="007C2EA1">
        <w:t xml:space="preserve"> (Amnesty, 2009; </w:t>
      </w:r>
      <w:proofErr w:type="spellStart"/>
      <w:r w:rsidR="007C2EA1">
        <w:t>Makofane</w:t>
      </w:r>
      <w:proofErr w:type="spellEnd"/>
      <w:r w:rsidR="007C2EA1">
        <w:t xml:space="preserve"> et al., 2014</w:t>
      </w:r>
      <w:r w:rsidRPr="00367165">
        <w:t>.</w:t>
      </w:r>
      <w:r w:rsidR="00D04F1A" w:rsidRPr="00367165">
        <w:rPr>
          <w:rStyle w:val="FootnoteReference"/>
        </w:rPr>
        <w:footnoteReference w:id="3"/>
      </w:r>
      <w:r w:rsidRPr="00367165">
        <w:t xml:space="preserve"> Some prominent and dramatic examples include</w:t>
      </w:r>
      <w:r w:rsidR="00F01430" w:rsidRPr="00367165">
        <w:t xml:space="preserve"> </w:t>
      </w:r>
      <w:r w:rsidRPr="00367165">
        <w:t>proposals to introduce the death penalty</w:t>
      </w:r>
      <w:r w:rsidR="00402342" w:rsidRPr="00367165">
        <w:rPr>
          <w:rStyle w:val="FootnoteReference"/>
        </w:rPr>
        <w:footnoteReference w:id="4"/>
      </w:r>
      <w:r w:rsidR="00402342" w:rsidRPr="00367165">
        <w:t xml:space="preserve">  </w:t>
      </w:r>
      <w:r w:rsidRPr="00367165">
        <w:t>(and enactment of life imprisonment) for some homosexual acts in Uganda, Nigeria and Gambia</w:t>
      </w:r>
      <w:r w:rsidR="00402342" w:rsidRPr="00367165">
        <w:t xml:space="preserve"> </w:t>
      </w:r>
      <w:r w:rsidRPr="00367165">
        <w:t xml:space="preserve">and the total prohibition on abortion in El Salvador and Nicaragua. </w:t>
      </w:r>
      <w:r w:rsidR="00C66DF1">
        <w:t xml:space="preserve">In </w:t>
      </w:r>
      <w:r w:rsidR="00C66DF1" w:rsidRPr="00367165">
        <w:t xml:space="preserve">countries without </w:t>
      </w:r>
      <w:r w:rsidR="00C66DF1">
        <w:t xml:space="preserve">any </w:t>
      </w:r>
      <w:r w:rsidR="00C66DF1" w:rsidRPr="00367165">
        <w:t xml:space="preserve">legal change, we </w:t>
      </w:r>
      <w:r w:rsidR="00C66DF1">
        <w:t xml:space="preserve">also increasingly </w:t>
      </w:r>
      <w:r w:rsidR="00C66DF1" w:rsidRPr="00367165">
        <w:t xml:space="preserve">see </w:t>
      </w:r>
      <w:r w:rsidR="00C66DF1" w:rsidRPr="00367165">
        <w:rPr>
          <w:b/>
        </w:rPr>
        <w:t>politicization</w:t>
      </w:r>
      <w:r w:rsidR="00C66DF1" w:rsidRPr="00367165">
        <w:t>, harsher rhetoric and more social engagement over issues like abortion and same sex relations.</w:t>
      </w:r>
      <w:r w:rsidR="00C66DF1">
        <w:t xml:space="preserve"> </w:t>
      </w:r>
      <w:r w:rsidR="0014292A" w:rsidRPr="00367165">
        <w:t xml:space="preserve">At the same time, there are </w:t>
      </w:r>
      <w:r w:rsidRPr="00367165">
        <w:t xml:space="preserve">countries in Africa, Latin America and </w:t>
      </w:r>
      <w:r w:rsidR="00982EE7" w:rsidRPr="00367165">
        <w:t xml:space="preserve">Asia that have </w:t>
      </w:r>
      <w:r w:rsidR="00982EE7" w:rsidRPr="00367165">
        <w:rPr>
          <w:b/>
        </w:rPr>
        <w:t>moved</w:t>
      </w:r>
      <w:r w:rsidRPr="00367165">
        <w:rPr>
          <w:b/>
        </w:rPr>
        <w:t xml:space="preserve"> in the</w:t>
      </w:r>
      <w:r w:rsidRPr="00367165">
        <w:t xml:space="preserve"> </w:t>
      </w:r>
      <w:r w:rsidRPr="00367165">
        <w:rPr>
          <w:b/>
        </w:rPr>
        <w:t>opposite direction</w:t>
      </w:r>
      <w:r w:rsidRPr="00367165">
        <w:t xml:space="preserve">, such as </w:t>
      </w:r>
      <w:r w:rsidR="00132270" w:rsidRPr="00367165">
        <w:t xml:space="preserve">Ethiopia, which has </w:t>
      </w:r>
      <w:r w:rsidR="00132270" w:rsidRPr="00367165">
        <w:lastRenderedPageBreak/>
        <w:t xml:space="preserve">relaxed the conditions for legal abortion and </w:t>
      </w:r>
      <w:r w:rsidRPr="00367165">
        <w:t>Mozambique where both abortion and homosexual relations have been decriminalised in recent years</w:t>
      </w:r>
      <w:r w:rsidR="0014292A" w:rsidRPr="00367165">
        <w:t>.</w:t>
      </w:r>
      <w:r w:rsidR="00FD399D" w:rsidRPr="00367165">
        <w:rPr>
          <w:rStyle w:val="FootnoteReference"/>
        </w:rPr>
        <w:footnoteReference w:id="5"/>
      </w:r>
      <w:r w:rsidR="0014292A" w:rsidRPr="00367165">
        <w:t xml:space="preserve"> </w:t>
      </w:r>
    </w:p>
    <w:p w14:paraId="45C3A591" w14:textId="77777777" w:rsidR="00262EB9" w:rsidRDefault="00262EB9" w:rsidP="00262EB9">
      <w:pPr>
        <w:ind w:firstLine="360"/>
      </w:pPr>
      <w:r w:rsidRPr="00367165">
        <w:t>From the perspective of polit</w:t>
      </w:r>
      <w:r>
        <w:t xml:space="preserve">ical dynamics, </w:t>
      </w:r>
      <w:r w:rsidRPr="00367165">
        <w:t>Uganda is illustrative: After more than four years of intense political debate on capital punishment for homosexual practices (popularly termed the “Kill the Gays Bill”)</w:t>
      </w:r>
      <w:r>
        <w:t>,</w:t>
      </w:r>
      <w:r w:rsidRPr="00367165">
        <w:t xml:space="preserve"> President Museveni, in February 2014, signed new legislation that imposes penalties of up to life in prison for “aggravated homosexuality” and creates obstacles for LGBT advocacy.</w:t>
      </w:r>
      <w:r>
        <w:rPr>
          <w:rStyle w:val="FootnoteReference"/>
        </w:rPr>
        <w:footnoteReference w:id="6"/>
      </w:r>
      <w:r w:rsidRPr="00367165">
        <w:t xml:space="preserve"> In this period we </w:t>
      </w:r>
      <w:r>
        <w:t xml:space="preserve">also </w:t>
      </w:r>
      <w:r w:rsidRPr="00367165">
        <w:t xml:space="preserve">see enforcement of previously dormant sodomy provisions </w:t>
      </w:r>
      <w:r>
        <w:t>A</w:t>
      </w:r>
      <w:r w:rsidRPr="00367165">
        <w:t xml:space="preserve">ctivists point to a tenfold increase in anti-LGBT violence, and the Ugandan LGBT community has been driven underground. In April 2014 state officials raided a HIV research facility searching for evidence that the facility was “training youths in homosexuality” (Human Rights First 2014). </w:t>
      </w:r>
      <w:r>
        <w:t>Research found that</w:t>
      </w:r>
      <w:r w:rsidRPr="00367165">
        <w:t xml:space="preserve"> criminalization of same-sex practices and sex work functioned as barriers to access HIV/AIDS services</w:t>
      </w:r>
      <w:r>
        <w:t xml:space="preserve"> (</w:t>
      </w:r>
      <w:proofErr w:type="spellStart"/>
      <w:r>
        <w:t>Nyanzi</w:t>
      </w:r>
      <w:proofErr w:type="spellEnd"/>
      <w:r>
        <w:t xml:space="preserve"> </w:t>
      </w:r>
      <w:r w:rsidRPr="00367165">
        <w:t>2013)</w:t>
      </w:r>
      <w:r>
        <w:t xml:space="preserve"> while </w:t>
      </w:r>
      <w:r w:rsidRPr="00367165">
        <w:t>LGBT</w:t>
      </w:r>
      <w:r>
        <w:t xml:space="preserve"> respondents</w:t>
      </w:r>
      <w:r w:rsidRPr="00367165">
        <w:t xml:space="preserve"> report overt and immediate discrimination in healthcare services. </w:t>
      </w:r>
      <w:r>
        <w:t xml:space="preserve">Even before the bill was passed, </w:t>
      </w:r>
      <w:r w:rsidRPr="00367165">
        <w:t>many service providers behaved as if it had already passed into law by</w:t>
      </w:r>
      <w:r>
        <w:t xml:space="preserve"> </w:t>
      </w:r>
      <w:r w:rsidRPr="00367165">
        <w:t xml:space="preserve">ostracizing, stigmatizing and </w:t>
      </w:r>
      <w:r>
        <w:t xml:space="preserve">excluding </w:t>
      </w:r>
      <w:r w:rsidRPr="00367165">
        <w:t>LGBT</w:t>
      </w:r>
      <w:r>
        <w:t xml:space="preserve"> </w:t>
      </w:r>
      <w:r w:rsidRPr="00367165">
        <w:t>individuals</w:t>
      </w:r>
      <w:r w:rsidRPr="00254D0B">
        <w:t xml:space="preserve">. </w:t>
      </w:r>
    </w:p>
    <w:p w14:paraId="7DB373D4" w14:textId="2D01BE06" w:rsidR="000B0C78" w:rsidRPr="00A5251C" w:rsidRDefault="00555DE6" w:rsidP="00BA0FD0">
      <w:pPr>
        <w:ind w:firstLine="360"/>
      </w:pPr>
      <w:r w:rsidRPr="00367165">
        <w:t xml:space="preserve">This </w:t>
      </w:r>
      <w:r w:rsidR="00F178F7">
        <w:t xml:space="preserve">vignette </w:t>
      </w:r>
      <w:r w:rsidRPr="00367165">
        <w:t>illustrates how the</w:t>
      </w:r>
      <w:r w:rsidR="0014292A" w:rsidRPr="00367165">
        <w:t xml:space="preserve"> increased political attention and contestation </w:t>
      </w:r>
      <w:r w:rsidR="00BA0FD0">
        <w:t xml:space="preserve">over homosexuality and abortion </w:t>
      </w:r>
      <w:r w:rsidR="0014292A" w:rsidRPr="00367165">
        <w:t>that we currently see across continents</w:t>
      </w:r>
      <w:r w:rsidR="001A0FCF" w:rsidRPr="00367165">
        <w:t>,</w:t>
      </w:r>
      <w:r w:rsidR="0014292A" w:rsidRPr="00367165">
        <w:t xml:space="preserve"> and the use of crimi</w:t>
      </w:r>
      <w:r w:rsidR="001A0FCF" w:rsidRPr="00367165">
        <w:t>nal law to regulate th</w:t>
      </w:r>
      <w:r w:rsidR="006D2104">
        <w:t>e</w:t>
      </w:r>
      <w:r w:rsidR="00BA0FD0">
        <w:t>se</w:t>
      </w:r>
      <w:r w:rsidR="006D2104">
        <w:t xml:space="preserve"> </w:t>
      </w:r>
      <w:r w:rsidR="001A0FCF" w:rsidRPr="00367165">
        <w:t>field</w:t>
      </w:r>
      <w:r w:rsidR="00BA0FD0">
        <w:t>s</w:t>
      </w:r>
      <w:r w:rsidR="0014292A" w:rsidRPr="00367165">
        <w:t xml:space="preserve"> potentially </w:t>
      </w:r>
      <w:r w:rsidRPr="00367165">
        <w:t xml:space="preserve">has </w:t>
      </w:r>
      <w:r w:rsidR="00BD2932" w:rsidRPr="00367165">
        <w:t>severe health consequences</w:t>
      </w:r>
      <w:r w:rsidR="00274EA4" w:rsidRPr="00367165">
        <w:t xml:space="preserve">. </w:t>
      </w:r>
      <w:r w:rsidR="001A0FCF" w:rsidRPr="00367165">
        <w:t>Lack</w:t>
      </w:r>
      <w:r w:rsidR="00274EA4" w:rsidRPr="00367165">
        <w:t xml:space="preserve"> of access to </w:t>
      </w:r>
      <w:r w:rsidR="00274EA4" w:rsidRPr="00A22B31">
        <w:t>legal and safe abortion is a significant cause of maternal deaths, not least in Africa, and has severe negative consequences for maternal health.</w:t>
      </w:r>
      <w:r w:rsidR="00A22B31" w:rsidRPr="00A22B31">
        <w:t xml:space="preserve"> </w:t>
      </w:r>
      <w:r w:rsidR="00E75A94">
        <w:rPr>
          <w:rFonts w:ascii="Times" w:hAnsi="Times"/>
        </w:rPr>
        <w:t>Studies document h</w:t>
      </w:r>
      <w:r w:rsidR="00A22B31" w:rsidRPr="00497C60">
        <w:rPr>
          <w:rFonts w:ascii="Times" w:hAnsi="Times" w:cs="Times New Roman"/>
          <w:color w:val="000000"/>
        </w:rPr>
        <w:t xml:space="preserve">igh prevalence of negative health consequences (including mortality) </w:t>
      </w:r>
      <w:r w:rsidR="00BA0FD0">
        <w:rPr>
          <w:rFonts w:ascii="Times" w:hAnsi="Times" w:cs="Times New Roman"/>
          <w:color w:val="000000"/>
        </w:rPr>
        <w:t>from</w:t>
      </w:r>
      <w:r w:rsidR="00A22B31" w:rsidRPr="00497C60">
        <w:rPr>
          <w:rFonts w:ascii="Times" w:hAnsi="Times" w:cs="Times New Roman"/>
          <w:color w:val="000000"/>
        </w:rPr>
        <w:t xml:space="preserve"> illegal abortion</w:t>
      </w:r>
      <w:r w:rsidR="00E75A94">
        <w:rPr>
          <w:rFonts w:ascii="Times" w:hAnsi="Times" w:cs="Times New Roman"/>
          <w:color w:val="000000"/>
        </w:rPr>
        <w:t>s in a number of African countries where abortion is</w:t>
      </w:r>
      <w:r w:rsidR="00AA20B2">
        <w:rPr>
          <w:rFonts w:ascii="Times" w:hAnsi="Times" w:cs="Times New Roman"/>
          <w:color w:val="000000"/>
        </w:rPr>
        <w:t>/</w:t>
      </w:r>
      <w:r w:rsidR="00E75A94">
        <w:rPr>
          <w:rFonts w:ascii="Times" w:hAnsi="Times" w:cs="Times New Roman"/>
          <w:color w:val="000000"/>
        </w:rPr>
        <w:t>was</w:t>
      </w:r>
      <w:r w:rsidR="00AA20B2">
        <w:rPr>
          <w:rFonts w:ascii="Times" w:hAnsi="Times" w:cs="Times New Roman"/>
          <w:color w:val="000000"/>
        </w:rPr>
        <w:t xml:space="preserve"> criminalized </w:t>
      </w:r>
      <w:r w:rsidR="00AA20B2">
        <w:rPr>
          <w:rFonts w:ascii="Times" w:hAnsi="Times" w:cs="Times New Roman"/>
          <w:noProof/>
        </w:rPr>
        <w:t>including</w:t>
      </w:r>
      <w:r w:rsidR="00A22B31" w:rsidRPr="00497C60">
        <w:rPr>
          <w:rFonts w:ascii="Times" w:hAnsi="Times" w:cs="Times New Roman"/>
        </w:rPr>
        <w:t xml:space="preserve"> </w:t>
      </w:r>
      <w:r w:rsidR="00A22B31" w:rsidRPr="00B77B88">
        <w:rPr>
          <w:rFonts w:ascii="Times" w:hAnsi="Times" w:cs="Times New Roman"/>
        </w:rPr>
        <w:t>Mozambique (</w:t>
      </w:r>
      <w:hyperlink w:anchor="_ENREF_7" w:tooltip="Machungo, 1997 #1307" w:history="1">
        <w:r w:rsidR="00212D57" w:rsidRPr="00B77B88">
          <w:rPr>
            <w:rFonts w:ascii="Times" w:hAnsi="Times" w:cs="Times New Roman"/>
          </w:rPr>
          <w:fldChar w:fldCharType="begin"/>
        </w:r>
        <w:r w:rsidR="00212D57">
          <w:rPr>
            <w:rFonts w:ascii="Times" w:hAnsi="Times" w:cs="Times New Roman"/>
          </w:rPr>
          <w:instrText xml:space="preserve"> ADDIN EN.CITE &lt;EndNote&gt;&lt;Cite AuthorYear="1"&gt;&lt;Author&gt;Machungo&lt;/Author&gt;&lt;Year&gt;1997&lt;/Year&gt;&lt;RecNum&gt;1307&lt;/RecNum&gt;&lt;DisplayText&gt;Machungo, Zanconato and Bergström (1997)&lt;/DisplayText&gt;&lt;record&gt;&lt;rec-number&gt;1307&lt;/rec-number&gt;&lt;foreign-keys&gt;&lt;key app="EN" db-id="wzva0x5x6fv5w9et90nvetw30sr0f5zvr5wa"&gt;1307&lt;/key&gt;&lt;/foreign-keys&gt;&lt;ref-type name="Journal Article"&gt;17&lt;/ref-type&gt;&lt;contributors&gt;&lt;authors&gt;&lt;author&gt;Machungo, Fernanda&lt;/author&gt;&lt;author&gt;Zanconato, Giovanni&lt;/author&gt;&lt;author&gt;Bergström, Staffan &lt;/author&gt;&lt;/authors&gt;&lt;/contributors&gt;&lt;titles&gt;&lt;title&gt;Reproductive characteristics and postabortion health consequences in women undergoing illegal and legal abortion in Maputo &lt;/title&gt;&lt;secondary-title&gt;Social Science &amp;amp;  Medicine&lt;/secondary-title&gt;&lt;/titles&gt;&lt;periodical&gt;&lt;full-title&gt;Social Science &amp;amp;  Medicine&lt;/full-title&gt;&lt;/periodical&gt;&lt;pages&gt;1607-161&lt;/pages&gt;&lt;volume&gt;45&lt;/volume&gt;&lt;number&gt;11&lt;/number&gt;&lt;dates&gt;&lt;year&gt;1997&lt;/year&gt;&lt;/dates&gt;&lt;urls&gt;&lt;/urls&gt;&lt;/record&gt;&lt;/Cite&gt;&lt;/EndNote&gt;</w:instrText>
        </w:r>
        <w:r w:rsidR="00212D57" w:rsidRPr="00B77B88">
          <w:rPr>
            <w:rFonts w:ascii="Times" w:hAnsi="Times" w:cs="Times New Roman"/>
          </w:rPr>
          <w:fldChar w:fldCharType="separate"/>
        </w:r>
        <w:r w:rsidR="00212D57">
          <w:rPr>
            <w:rFonts w:ascii="Times" w:hAnsi="Times" w:cs="Times New Roman"/>
            <w:noProof/>
          </w:rPr>
          <w:t>Machungo, Zanconato and Bergström (1997)</w:t>
        </w:r>
        <w:r w:rsidR="00212D57" w:rsidRPr="00B77B88">
          <w:rPr>
            <w:rFonts w:ascii="Times" w:hAnsi="Times" w:cs="Times New Roman"/>
          </w:rPr>
          <w:fldChar w:fldCharType="end"/>
        </w:r>
      </w:hyperlink>
      <w:r w:rsidR="00B171E1">
        <w:rPr>
          <w:rFonts w:ascii="Times" w:hAnsi="Times" w:cs="Times New Roman"/>
        </w:rPr>
        <w:t>,</w:t>
      </w:r>
      <w:r w:rsidR="00A22B31" w:rsidRPr="00B77B88">
        <w:rPr>
          <w:rFonts w:ascii="Times" w:hAnsi="Times" w:cs="Times New Roman"/>
        </w:rPr>
        <w:t xml:space="preserve"> </w:t>
      </w:r>
      <w:r w:rsidR="00E75A94" w:rsidRPr="00497C60">
        <w:rPr>
          <w:rFonts w:ascii="Times" w:hAnsi="Times" w:cs="Times New Roman"/>
        </w:rPr>
        <w:t>DRC (</w:t>
      </w:r>
      <w:hyperlink w:anchor="_ENREF_12" w:tooltip="Paluku, 2010 #1312" w:history="1">
        <w:r w:rsidR="00E75A94" w:rsidRPr="00497C60">
          <w:rPr>
            <w:rFonts w:ascii="Times" w:hAnsi="Times" w:cs="Times New Roman"/>
            <w:noProof/>
          </w:rPr>
          <w:t>Paluku et al. 2010</w:t>
        </w:r>
      </w:hyperlink>
      <w:r w:rsidR="00B171E1">
        <w:rPr>
          <w:rFonts w:ascii="Times" w:hAnsi="Times" w:cs="Times New Roman"/>
          <w:noProof/>
        </w:rPr>
        <w:t>),</w:t>
      </w:r>
      <w:r w:rsidR="00E75A94" w:rsidRPr="00B77B88">
        <w:rPr>
          <w:rFonts w:ascii="Times" w:hAnsi="Times" w:cs="Times New Roman"/>
        </w:rPr>
        <w:t xml:space="preserve"> </w:t>
      </w:r>
      <w:r w:rsidR="00E75A94">
        <w:rPr>
          <w:rFonts w:ascii="Times" w:hAnsi="Times" w:cs="Times New Roman"/>
        </w:rPr>
        <w:t xml:space="preserve">and </w:t>
      </w:r>
      <w:r w:rsidR="00A22B31" w:rsidRPr="004E19FA">
        <w:rPr>
          <w:rFonts w:ascii="Times" w:hAnsi="Times" w:cs="Times New Roman"/>
        </w:rPr>
        <w:t>Uganda (</w:t>
      </w:r>
      <w:hyperlink w:anchor="_ENREF_16" w:tooltip="Sundaram, 2013 #1313" w:history="1">
        <w:r w:rsidR="00212D57" w:rsidRPr="004E19FA">
          <w:rPr>
            <w:rFonts w:ascii="Times" w:hAnsi="Times" w:cs="Times New Roman"/>
          </w:rPr>
          <w:fldChar w:fldCharType="begin"/>
        </w:r>
        <w:r w:rsidR="00212D57">
          <w:rPr>
            <w:rFonts w:ascii="Times" w:hAnsi="Times" w:cs="Times New Roman"/>
          </w:rPr>
          <w:instrText xml:space="preserve"> ADDIN EN.CITE &lt;EndNote&gt;&lt;Cite AuthorYear="1"&gt;&lt;Author&gt;Sundaram&lt;/Author&gt;&lt;Year&gt;2013&lt;/Year&gt;&lt;RecNum&gt;1313&lt;/RecNum&gt;&lt;DisplayText&gt;Sundaram et al. (2013)&lt;/DisplayText&gt;&lt;record&gt;&lt;rec-number&gt;1313&lt;/rec-number&gt;&lt;foreign-keys&gt;&lt;key app="EN" db-id="wzva0x5x6fv5w9et90nvetw30sr0f5zvr5wa"&gt;1313&lt;/key&gt;&lt;/foreign-keys&gt;&lt;ref-type name="Journal Article"&gt;17&lt;/ref-type&gt;&lt;contributors&gt;&lt;authors&gt;&lt;author&gt;Sundaram, Aparna &lt;/author&gt;&lt;author&gt;Vlassoff, Michael &lt;/author&gt;&lt;author&gt;Mugisha, Frederick&lt;/author&gt;&lt;author&gt;Bankole, Akinrinola &lt;/author&gt;&lt;author&gt;Singh, Susheela &lt;/author&gt;&lt;author&gt;Amanya, Leo&lt;/author&gt;&lt;author&gt;Onda, Tsuyoshi &lt;/author&gt;&lt;/authors&gt;&lt;/contributors&gt;&lt;titles&gt;&lt;title&gt;Documenting the Individual- and Household-Level Cost of Unsafe Abortion in Uganda&lt;/title&gt;&lt;secondary-title&gt;International Perspectives in Sexual and Reproductive Health&lt;/secondary-title&gt;&lt;/titles&gt;&lt;periodical&gt;&lt;full-title&gt;International Perspectives in Sexual and Reproductive Health&lt;/full-title&gt;&lt;/periodical&gt;&lt;pages&gt;174 - 184&lt;/pages&gt;&lt;volume&gt; 39&lt;/volume&gt;&lt;number&gt;4&lt;/number&gt;&lt;dates&gt;&lt;year&gt;2013&lt;/year&gt;&lt;/dates&gt;&lt;urls&gt;&lt;/urls&gt;&lt;/record&gt;&lt;/Cite&gt;&lt;/EndNote&gt;</w:instrText>
        </w:r>
        <w:r w:rsidR="00212D57" w:rsidRPr="004E19FA">
          <w:rPr>
            <w:rFonts w:ascii="Times" w:hAnsi="Times" w:cs="Times New Roman"/>
          </w:rPr>
          <w:fldChar w:fldCharType="separate"/>
        </w:r>
        <w:r w:rsidR="00212D57">
          <w:rPr>
            <w:rFonts w:ascii="Times" w:hAnsi="Times" w:cs="Times New Roman"/>
            <w:noProof/>
          </w:rPr>
          <w:t>Sundaram et al. (2013)</w:t>
        </w:r>
        <w:r w:rsidR="00212D57" w:rsidRPr="004E19FA">
          <w:rPr>
            <w:rFonts w:ascii="Times" w:hAnsi="Times" w:cs="Times New Roman"/>
          </w:rPr>
          <w:fldChar w:fldCharType="end"/>
        </w:r>
      </w:hyperlink>
      <w:r w:rsidR="00DF3C3C" w:rsidRPr="004E19FA">
        <w:rPr>
          <w:rFonts w:ascii="Times" w:hAnsi="Times" w:cs="Times New Roman"/>
        </w:rPr>
        <w:t>.</w:t>
      </w:r>
      <w:r w:rsidR="00DF3C3C" w:rsidRPr="004E19FA">
        <w:rPr>
          <w:rStyle w:val="FootnoteReference"/>
          <w:rFonts w:ascii="Times" w:hAnsi="Times" w:cs="Times New Roman"/>
        </w:rPr>
        <w:footnoteReference w:id="7"/>
      </w:r>
      <w:r w:rsidR="00A22B31" w:rsidRPr="004E19FA">
        <w:rPr>
          <w:rFonts w:ascii="Times" w:hAnsi="Times" w:cs="Times New Roman"/>
        </w:rPr>
        <w:t xml:space="preserve"> </w:t>
      </w:r>
      <w:r w:rsidR="00BF4612" w:rsidRPr="004E19FA">
        <w:rPr>
          <w:rFonts w:ascii="Times" w:hAnsi="Times"/>
        </w:rPr>
        <w:t>But</w:t>
      </w:r>
      <w:r w:rsidR="00DF3C3C" w:rsidRPr="004E19FA">
        <w:rPr>
          <w:rFonts w:ascii="Times" w:hAnsi="Times"/>
        </w:rPr>
        <w:t>,</w:t>
      </w:r>
      <w:r w:rsidR="00BF4612" w:rsidRPr="004E19FA">
        <w:rPr>
          <w:rFonts w:ascii="Times" w:hAnsi="Times"/>
        </w:rPr>
        <w:t xml:space="preserve"> </w:t>
      </w:r>
      <w:r w:rsidR="00B77B88" w:rsidRPr="004E19FA">
        <w:rPr>
          <w:rFonts w:ascii="Times" w:hAnsi="Times"/>
        </w:rPr>
        <w:t>again</w:t>
      </w:r>
      <w:r w:rsidR="00DF3C3C" w:rsidRPr="004E19FA">
        <w:rPr>
          <w:rFonts w:ascii="Times" w:hAnsi="Times"/>
        </w:rPr>
        <w:t>,</w:t>
      </w:r>
      <w:r w:rsidR="00B77B88" w:rsidRPr="004E19FA">
        <w:rPr>
          <w:rFonts w:ascii="Times" w:hAnsi="Times"/>
        </w:rPr>
        <w:t xml:space="preserve"> </w:t>
      </w:r>
      <w:r w:rsidR="00BF4612" w:rsidRPr="004E19FA">
        <w:rPr>
          <w:rFonts w:ascii="Times" w:hAnsi="Times"/>
        </w:rPr>
        <w:t xml:space="preserve">the role of the law is </w:t>
      </w:r>
      <w:r w:rsidR="00A22B31" w:rsidRPr="004E19FA">
        <w:rPr>
          <w:rFonts w:ascii="Times" w:hAnsi="Times"/>
        </w:rPr>
        <w:t>complex</w:t>
      </w:r>
      <w:r w:rsidR="00E75A94" w:rsidRPr="004E19FA">
        <w:rPr>
          <w:rFonts w:ascii="Times" w:hAnsi="Times"/>
        </w:rPr>
        <w:t>. S</w:t>
      </w:r>
      <w:r w:rsidR="00A22B31" w:rsidRPr="004E19FA">
        <w:rPr>
          <w:rFonts w:ascii="Times" w:hAnsi="Times"/>
        </w:rPr>
        <w:t>tudies</w:t>
      </w:r>
      <w:r w:rsidR="00B171E1" w:rsidRPr="004E19FA">
        <w:rPr>
          <w:rFonts w:ascii="Times" w:hAnsi="Times"/>
        </w:rPr>
        <w:t xml:space="preserve"> also find </w:t>
      </w:r>
      <w:r w:rsidR="00765D61">
        <w:rPr>
          <w:rFonts w:ascii="Times" w:hAnsi="Times"/>
        </w:rPr>
        <w:t xml:space="preserve">a </w:t>
      </w:r>
      <w:r w:rsidR="00B77B88" w:rsidRPr="004E19FA">
        <w:rPr>
          <w:rFonts w:ascii="Times" w:hAnsi="Times"/>
        </w:rPr>
        <w:t>high preva</w:t>
      </w:r>
      <w:r w:rsidR="00B171E1" w:rsidRPr="004E19FA">
        <w:rPr>
          <w:rFonts w:ascii="Times" w:hAnsi="Times"/>
        </w:rPr>
        <w:t xml:space="preserve">lence of illegal abortions </w:t>
      </w:r>
      <w:r w:rsidR="00B77B88" w:rsidRPr="004E19FA">
        <w:rPr>
          <w:rFonts w:ascii="Times" w:hAnsi="Times"/>
        </w:rPr>
        <w:t>in Zambia</w:t>
      </w:r>
      <w:r w:rsidR="00A22B31" w:rsidRPr="004E19FA">
        <w:rPr>
          <w:rFonts w:ascii="Times" w:hAnsi="Times"/>
        </w:rPr>
        <w:t xml:space="preserve"> </w:t>
      </w:r>
      <w:r w:rsidR="00B77B88" w:rsidRPr="004E19FA">
        <w:rPr>
          <w:rFonts w:ascii="Times" w:hAnsi="Times"/>
        </w:rPr>
        <w:t>(</w:t>
      </w:r>
      <w:hyperlink w:anchor="_ENREF_6" w:tooltip="Koster-Oyekan, 1998 #1308" w:history="1">
        <w:r w:rsidR="00212D57" w:rsidRPr="004E19FA">
          <w:rPr>
            <w:rFonts w:ascii="Times" w:hAnsi="Times" w:cs="Times New Roman"/>
          </w:rPr>
          <w:fldChar w:fldCharType="begin"/>
        </w:r>
        <w:r w:rsidR="00212D57">
          <w:rPr>
            <w:rFonts w:ascii="Times" w:hAnsi="Times" w:cs="Times New Roman"/>
          </w:rPr>
          <w:instrText xml:space="preserve"> ADDIN EN.CITE &lt;EndNote&gt;&lt;Cite AuthorYear="1"&gt;&lt;Author&gt;Koster-Oyekan&lt;/Author&gt;&lt;Year&gt;1998&lt;/Year&gt;&lt;RecNum&gt;1308&lt;/RecNum&gt;&lt;DisplayText&gt;Koster-Oyekan (1998)&lt;/DisplayText&gt;&lt;record&gt;&lt;rec-number&gt;1308&lt;/rec-number&gt;&lt;foreign-keys&gt;&lt;key app="EN" db-id="wzva0x5x6fv5w9et90nvetw30sr0f5zvr5wa"&gt;1308&lt;/key&gt;&lt;/foreign-keys&gt;&lt;ref-type name="Journal Article"&gt;17&lt;/ref-type&gt;&lt;contributors&gt;&lt;authors&gt;&lt;author&gt;Koster-Oyekan, Winny&lt;/author&gt;&lt;/authors&gt;&lt;/contributors&gt;&lt;titles&gt;&lt;title&gt;Why resort to illegal abortion in Zambia? Findings of a community-based study in Western Province &lt;/title&gt;&lt;secondary-title&gt;Social Science &amp;amp;  Medicine&lt;/secondary-title&gt;&lt;/titles&gt;&lt;periodical&gt;&lt;full-title&gt;Social Science &amp;amp;  Medicine&lt;/full-title&gt;&lt;/periodical&gt;&lt;pages&gt;1303-1312&lt;/pages&gt;&lt;volume&gt;46&lt;/volume&gt;&lt;number&gt;10&lt;/number&gt;&lt;dates&gt;&lt;year&gt;1998&lt;/year&gt;&lt;/dates&gt;&lt;urls&gt;&lt;/urls&gt;&lt;/record&gt;&lt;/Cite&gt;&lt;/EndNote&gt;</w:instrText>
        </w:r>
        <w:r w:rsidR="00212D57" w:rsidRPr="004E19FA">
          <w:rPr>
            <w:rFonts w:ascii="Times" w:hAnsi="Times" w:cs="Times New Roman"/>
          </w:rPr>
          <w:fldChar w:fldCharType="separate"/>
        </w:r>
        <w:r w:rsidR="00212D57">
          <w:rPr>
            <w:rFonts w:ascii="Times" w:hAnsi="Times" w:cs="Times New Roman"/>
            <w:noProof/>
          </w:rPr>
          <w:t>Koster-Oyekan (1998)</w:t>
        </w:r>
        <w:r w:rsidR="00212D57" w:rsidRPr="004E19FA">
          <w:rPr>
            <w:rFonts w:ascii="Times" w:hAnsi="Times" w:cs="Times New Roman"/>
          </w:rPr>
          <w:fldChar w:fldCharType="end"/>
        </w:r>
      </w:hyperlink>
      <w:r w:rsidR="00A22B31" w:rsidRPr="004E19FA">
        <w:rPr>
          <w:rFonts w:ascii="Times" w:hAnsi="Times" w:cs="Times New Roman"/>
        </w:rPr>
        <w:t xml:space="preserve"> </w:t>
      </w:r>
      <w:r w:rsidR="00B77B88" w:rsidRPr="004E19FA">
        <w:rPr>
          <w:rFonts w:ascii="Times" w:hAnsi="Times" w:cs="Times New Roman"/>
        </w:rPr>
        <w:t>and South Africa</w:t>
      </w:r>
      <w:r w:rsidR="00A22B31" w:rsidRPr="004E19FA">
        <w:rPr>
          <w:rFonts w:ascii="Times" w:hAnsi="Times" w:cs="Times New Roman"/>
        </w:rPr>
        <w:t xml:space="preserve"> </w:t>
      </w:r>
      <w:r w:rsidR="00B77B88" w:rsidRPr="004E19FA">
        <w:rPr>
          <w:rFonts w:ascii="Times" w:hAnsi="Times" w:cs="Times New Roman"/>
        </w:rPr>
        <w:t>(</w:t>
      </w:r>
      <w:hyperlink w:anchor="_ENREF_5" w:tooltip="Jewkes, 2005 #1319" w:history="1">
        <w:r w:rsidR="00212D57" w:rsidRPr="004E19FA">
          <w:rPr>
            <w:rFonts w:ascii="Times" w:hAnsi="Times" w:cs="Times New Roman"/>
          </w:rPr>
          <w:fldChar w:fldCharType="begin"/>
        </w:r>
        <w:r w:rsidR="00212D57">
          <w:rPr>
            <w:rFonts w:ascii="Times" w:hAnsi="Times" w:cs="Times New Roman"/>
          </w:rPr>
          <w:instrText xml:space="preserve"> ADDIN EN.CITE &lt;EndNote&gt;&lt;Cite AuthorYear="1"&gt;&lt;Author&gt;Jewkes&lt;/Author&gt;&lt;Year&gt;2005&lt;/Year&gt;&lt;RecNum&gt;1319&lt;/RecNum&gt;&lt;DisplayText&gt;Jewkes et al. (2005)&lt;/DisplayText&gt;&lt;record&gt;&lt;rec-number&gt;1319&lt;/rec-number&gt;&lt;foreign-keys&gt;&lt;key app="EN" db-id="wzva0x5x6fv5w9et90nvetw30sr0f5zvr5wa"&gt;1319&lt;/key&gt;&lt;/foreign-keys&gt;&lt;ref-type name="Journal Article"&gt;17&lt;/ref-type&gt;&lt;contributors&gt;&lt;authors&gt;&lt;author&gt;Jewkes, Rachel&lt;/author&gt;&lt;author&gt;Gumede, Tebogo &lt;/author&gt;&lt;author&gt;Westaway, Margaret S. &lt;/author&gt;&lt;author&gt;Dickson, Kim &lt;/author&gt;&lt;author&gt;Brown, Heather &lt;/author&gt;&lt;author&gt;Reesf, Helen &lt;/author&gt;&lt;/authors&gt;&lt;/contributors&gt;&lt;titles&gt;&lt;title&gt;Why are women still aborting outside designated facilities in metropolitan South Africa?&lt;/title&gt;&lt;secondary-title&gt;International Journal of Obstetrics and Gynaecology&lt;/secondary-title&gt;&lt;/titles&gt;&lt;periodical&gt;&lt;full-title&gt;International Journal of Obstetrics and Gynaecology&lt;/full-title&gt;&lt;/periodical&gt;&lt;pages&gt;1236–1242&lt;/pages&gt;&lt;volume&gt;112&lt;/volume&gt;&lt;dates&gt;&lt;year&gt;2005&lt;/year&gt;&lt;/dates&gt;&lt;urls&gt;&lt;/urls&gt;&lt;/record&gt;&lt;/Cite&gt;&lt;/EndNote&gt;</w:instrText>
        </w:r>
        <w:r w:rsidR="00212D57" w:rsidRPr="004E19FA">
          <w:rPr>
            <w:rFonts w:ascii="Times" w:hAnsi="Times" w:cs="Times New Roman"/>
          </w:rPr>
          <w:fldChar w:fldCharType="separate"/>
        </w:r>
        <w:r w:rsidR="00212D57">
          <w:rPr>
            <w:rFonts w:ascii="Times" w:hAnsi="Times" w:cs="Times New Roman"/>
            <w:noProof/>
          </w:rPr>
          <w:t>Jewkes et al. (2005)</w:t>
        </w:r>
        <w:r w:rsidR="00212D57" w:rsidRPr="004E19FA">
          <w:rPr>
            <w:rFonts w:ascii="Times" w:hAnsi="Times" w:cs="Times New Roman"/>
          </w:rPr>
          <w:fldChar w:fldCharType="end"/>
        </w:r>
      </w:hyperlink>
      <w:r w:rsidR="00B171E1" w:rsidRPr="004E19FA">
        <w:rPr>
          <w:rFonts w:ascii="Times" w:hAnsi="Times"/>
        </w:rPr>
        <w:t xml:space="preserve"> where abortion is legal</w:t>
      </w:r>
      <w:r w:rsidR="00A22B31" w:rsidRPr="004E19FA">
        <w:rPr>
          <w:rFonts w:ascii="Times" w:hAnsi="Times" w:cs="Times New Roman"/>
        </w:rPr>
        <w:t>.</w:t>
      </w:r>
      <w:r w:rsidR="00274EA4" w:rsidRPr="004E19FA">
        <w:t xml:space="preserve"> </w:t>
      </w:r>
      <w:r w:rsidR="00B171E1" w:rsidRPr="004E19FA">
        <w:rPr>
          <w:rFonts w:ascii="Times" w:hAnsi="Times"/>
        </w:rPr>
        <w:t xml:space="preserve"> </w:t>
      </w:r>
      <w:r w:rsidR="00AA20B2" w:rsidRPr="004E19FA">
        <w:rPr>
          <w:rFonts w:ascii="Times" w:hAnsi="Times"/>
        </w:rPr>
        <w:t>Studies have also documented n</w:t>
      </w:r>
      <w:r w:rsidR="00B15525" w:rsidRPr="004E19FA">
        <w:rPr>
          <w:rFonts w:ascii="Times" w:hAnsi="Times"/>
        </w:rPr>
        <w:t xml:space="preserve">egative effects of criminalization of </w:t>
      </w:r>
      <w:r w:rsidR="00B171E1" w:rsidRPr="004E19FA">
        <w:rPr>
          <w:rFonts w:ascii="Times" w:hAnsi="Times"/>
        </w:rPr>
        <w:t>homosexuality</w:t>
      </w:r>
      <w:r w:rsidR="00AA20B2" w:rsidRPr="004E19FA">
        <w:rPr>
          <w:rFonts w:ascii="Times" w:hAnsi="Times"/>
        </w:rPr>
        <w:t xml:space="preserve"> in the context of the HIV pandemic</w:t>
      </w:r>
      <w:r w:rsidR="00AA20B2">
        <w:rPr>
          <w:rFonts w:ascii="Times" w:hAnsi="Times"/>
        </w:rPr>
        <w:t xml:space="preserve"> in Africa, including on </w:t>
      </w:r>
      <w:r w:rsidR="00B15525" w:rsidRPr="00DD71D9">
        <w:rPr>
          <w:rFonts w:ascii="Times" w:hAnsi="Times"/>
        </w:rPr>
        <w:t xml:space="preserve">access to HIV treatment by vulnerable groups such as </w:t>
      </w:r>
      <w:proofErr w:type="spellStart"/>
      <w:r w:rsidR="00B15525" w:rsidRPr="00DD71D9">
        <w:rPr>
          <w:rFonts w:ascii="Times" w:hAnsi="Times"/>
        </w:rPr>
        <w:t>MsM</w:t>
      </w:r>
      <w:proofErr w:type="spellEnd"/>
      <w:r w:rsidR="00B15525" w:rsidRPr="00DD71D9">
        <w:rPr>
          <w:rFonts w:ascii="Times" w:hAnsi="Times"/>
        </w:rPr>
        <w:t xml:space="preserve">, </w:t>
      </w:r>
      <w:r w:rsidR="00AC2ED9" w:rsidRPr="00DD71D9">
        <w:rPr>
          <w:rFonts w:ascii="Times" w:hAnsi="Times"/>
        </w:rPr>
        <w:t>on</w:t>
      </w:r>
      <w:r w:rsidR="00B15525" w:rsidRPr="00DD71D9">
        <w:t xml:space="preserve"> HIV transmission rates</w:t>
      </w:r>
      <w:r w:rsidR="00BF4612">
        <w:rPr>
          <w:rFonts w:ascii="Times" w:hAnsi="Times"/>
        </w:rPr>
        <w:t xml:space="preserve"> </w:t>
      </w:r>
      <w:r w:rsidR="00B171E1">
        <w:rPr>
          <w:rFonts w:ascii="Times" w:hAnsi="Times"/>
        </w:rPr>
        <w:t>(</w:t>
      </w:r>
      <w:hyperlink w:anchor="_ENREF_8" w:tooltip="Makofane, 2013 #1302"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Makofane&lt;/Author&gt;&lt;Year&gt;2013&lt;/Year&gt;&lt;RecNum&gt;1302&lt;/RecNum&gt;&lt;DisplayText&gt;Makofane et al. (2013)&lt;/DisplayText&gt;&lt;record&gt;&lt;rec-number&gt;1302&lt;/rec-number&gt;&lt;foreign-keys&gt;&lt;key app="EN" db-id="wzva0x5x6fv5w9et90nvetw30sr0f5zvr5wa"&gt;1302&lt;/key&gt;&lt;/foreign-keys&gt;&lt;ref-type name="Journal Article"&gt;17&lt;/ref-type&gt;&lt;contributors&gt;&lt;authors&gt;&lt;author&gt;Makofane, K&lt;/author&gt;&lt;author&gt;Gueboguo, C&lt;/author&gt;&lt;author&gt;Lyons, D&lt;/author&gt;&lt;author&gt;Sandford, T&lt;/author&gt;&lt;/authors&gt;&lt;/contributors&gt;&lt;titles&gt;&lt;title&gt;Men who have sex with men inadequately addressed in African Aids National Strategic Plans&lt;/title&gt;&lt;secondary-title&gt;Glob Public Health&lt;/secondary-title&gt;&lt;/titles&gt;&lt;periodical&gt;&lt;full-title&gt;Glob Public Health&lt;/full-title&gt;&lt;/periodical&gt;&lt;pages&gt;129-143&lt;/pages&gt;&lt;volume&gt;8&lt;/volume&gt;&lt;number&gt;2&lt;/number&gt;&lt;dates&gt;&lt;year&gt;2013&lt;/year&gt;&lt;/dates&gt;&lt;urls&gt;&lt;/urls&gt;&lt;/record&gt;&lt;/Cite&gt;&lt;/EndNote&gt;</w:instrText>
        </w:r>
        <w:r w:rsidR="00212D57" w:rsidRPr="00497C60">
          <w:rPr>
            <w:rFonts w:ascii="Times" w:hAnsi="Times" w:cs="Times New Roman"/>
          </w:rPr>
          <w:fldChar w:fldCharType="separate"/>
        </w:r>
        <w:r w:rsidR="00212D57">
          <w:rPr>
            <w:rFonts w:ascii="Times" w:hAnsi="Times" w:cs="Times New Roman"/>
            <w:noProof/>
          </w:rPr>
          <w:t>Makofane et al. (2013)</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2" w:tooltip="Da Silva, 2010 #1314"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Da Silva&lt;/Author&gt;&lt;Year&gt;2010&lt;/Year&gt;&lt;RecNum&gt;1314&lt;/RecNum&gt;&lt;DisplayText&gt;Da Silva et al. (2010)&lt;/DisplayText&gt;&lt;record&gt;&lt;rec-number&gt;1314&lt;/rec-number&gt;&lt;foreign-keys&gt;&lt;key app="EN" db-id="wzva0x5x6fv5w9et90nvetw30sr0f5zvr5wa"&gt;1314&lt;/key&gt;&lt;/foreign-keys&gt;&lt;ref-type name="Report"&gt;27&lt;/ref-type&gt;&lt;contributors&gt;&lt;authors&gt;&lt;author&gt;Da Silva,  D&lt;/author&gt;&lt;author&gt;Joseph,  D&lt;/author&gt;&lt;author&gt;Gune, E&lt;/author&gt;&lt;author&gt;Mussa, F&lt;/author&gt;&lt;author&gt;Wheeler, J&lt;/author&gt;&lt;author&gt; Benedetti, M&lt;/author&gt;&lt;/authors&gt;&lt;/contributors&gt;&lt;titles&gt;&lt;title&gt;Study about vulnerability and risk to HIV infection among men who have sex with men in Maputo City &lt;/title&gt;&lt;/titles&gt;&lt;dates&gt;&lt;year&gt;2010&lt;/year&gt;&lt;/dates&gt;&lt;pub-location&gt;Maputo&lt;/pub-location&gt;&lt;publisher&gt;LAMBDA, PSI, Pathfinder International, UNFPA&lt;/publisher&gt;&lt;urls&gt;&lt;/urls&gt;&lt;/record&gt;&lt;/Cite&gt;&lt;/EndNote&gt;</w:instrText>
        </w:r>
        <w:r w:rsidR="00212D57" w:rsidRPr="00497C60">
          <w:rPr>
            <w:rFonts w:ascii="Times" w:hAnsi="Times" w:cs="Times New Roman"/>
          </w:rPr>
          <w:fldChar w:fldCharType="separate"/>
        </w:r>
        <w:r w:rsidR="00212D57">
          <w:rPr>
            <w:rFonts w:ascii="Times" w:hAnsi="Times" w:cs="Times New Roman"/>
            <w:noProof/>
          </w:rPr>
          <w:t>Da Silva et al. (2010)</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11" w:tooltip="Nalá, 2014 #1315"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Nalá&lt;/Author&gt;&lt;Year&gt;2014&lt;/Year&gt;&lt;RecNum&gt;1315&lt;/RecNum&gt;&lt;DisplayText&gt;Nalá et al. (2014)&lt;/DisplayText&gt;&lt;record&gt;&lt;rec-number&gt;1315&lt;/rec-number&gt;&lt;foreign-keys&gt;&lt;key app="EN" db-id="wzva0x5x6fv5w9et90nvetw30sr0f5zvr5wa"&gt;1315&lt;/key&gt;&lt;/foreign-keys&gt;&lt;ref-type name="Journal Article"&gt;17&lt;/ref-type&gt;&lt;contributors&gt;&lt;authors&gt;&lt;author&gt;Nalá, Rassul  &lt;/author&gt;&lt;author&gt;Cummings, Beverley &lt;/author&gt;&lt;author&gt;Horth, Roberta  &lt;/author&gt;&lt;author&gt;Inguane, Celso &lt;/author&gt;&lt;author&gt;Benedetti, Marcos &lt;/author&gt;&lt;author&gt;Chissano, Marcos &lt;/author&gt;&lt;author&gt;Sathane, Isabel &lt;/author&gt;&lt;author&gt;Young, Peter &lt;/author&gt;&lt;author&gt;da Silva, Danilo &lt;/author&gt;&lt;author&gt;Mirjahangir,  Joy &lt;/author&gt;&lt;author&gt;Grasso, Mike &lt;/author&gt;&lt;author&gt;H. Fisher, Raymond &lt;/author&gt;&lt;author&gt;McFarland, Willi &lt;/author&gt;&lt;author&gt;Lane, Tim&lt;/author&gt;&lt;/authors&gt;&lt;/contributors&gt;&lt;titles&gt;&lt;title&gt;Men Who Have Sex with Men in Mozambique: Identifying a Hidden Population at High-risk for HIV&lt;/title&gt;&lt;secondary-title&gt;AIDS Behav&lt;/secondary-title&gt;&lt;/titles&gt;&lt;periodical&gt;&lt;full-title&gt;AIDS Behav&lt;/full-title&gt;&lt;/periodical&gt;&lt;dates&gt;&lt;year&gt;2014&lt;/year&gt;&lt;/dates&gt;&lt;urls&gt;&lt;/urls&gt;&lt;/record&gt;&lt;/Cite&gt;&lt;/EndNote&gt;</w:instrText>
        </w:r>
        <w:r w:rsidR="00212D57" w:rsidRPr="00497C60">
          <w:rPr>
            <w:rFonts w:ascii="Times" w:hAnsi="Times" w:cs="Times New Roman"/>
          </w:rPr>
          <w:fldChar w:fldCharType="separate"/>
        </w:r>
        <w:r w:rsidR="00212D57">
          <w:rPr>
            <w:rFonts w:ascii="Times" w:hAnsi="Times" w:cs="Times New Roman"/>
            <w:noProof/>
          </w:rPr>
          <w:t>Nalá et al. (2014)</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12" w:tooltip="Nyanzi, 2012 #1317"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Nyanzi&lt;/Author&gt;&lt;Year&gt;2012&lt;/Year&gt;&lt;RecNum&gt;1317&lt;/RecNum&gt;&lt;DisplayText&gt;Nyanzi (2012)&lt;/DisplayText&gt;&lt;record&gt;&lt;rec-number&gt;1317&lt;/rec-number&gt;&lt;foreign-keys&gt;&lt;key app="EN" db-id="wzva0x5x6fv5w9et90nvetw30sr0f5zvr5wa"&gt;1317&lt;/key&gt;&lt;/foreign-keys&gt;&lt;ref-type name="Conference Paper"&gt;47&lt;/ref-type&gt;&lt;contributors&gt;&lt;authors&gt;&lt;author&gt;Nyanzi, Stella&lt;/author&gt;&lt;/authors&gt;&lt;/contributors&gt;&lt;titles&gt;&lt;title&gt;Double death by HIV and homophobia among the MSM communities in Kampala, Uganda&amp;#xD;&lt;/title&gt;&lt;secondary-title&gt;19th International AIDS Conference: Abstract no. TUPE576&lt;/secondary-title&gt;&lt;/titles&gt;&lt;dates&gt;&lt;year&gt;2012&lt;/year&gt;&lt;/dates&gt;&lt;urls&gt;&lt;/urls&gt;&lt;/record&gt;&lt;/Cite&gt;&lt;/EndNote&gt;</w:instrText>
        </w:r>
        <w:r w:rsidR="00212D57" w:rsidRPr="00497C60">
          <w:rPr>
            <w:rFonts w:ascii="Times" w:hAnsi="Times" w:cs="Times New Roman"/>
          </w:rPr>
          <w:fldChar w:fldCharType="separate"/>
        </w:r>
        <w:r w:rsidR="00212D57">
          <w:rPr>
            <w:rFonts w:ascii="Times" w:hAnsi="Times" w:cs="Times New Roman"/>
            <w:noProof/>
          </w:rPr>
          <w:t>Nyanzi (2012)</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4" w:tooltip="Hladik, 2012 #1311"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Hladik&lt;/Author&gt;&lt;Year&gt;2012&lt;/Year&gt;&lt;RecNum&gt;1311&lt;/RecNum&gt;&lt;DisplayText&gt;Hladik et al. (2012)&lt;/DisplayText&gt;&lt;record&gt;&lt;rec-number&gt;1311&lt;/rec-number&gt;&lt;foreign-keys&gt;&lt;key app="EN" db-id="wzva0x5x6fv5w9et90nvetw30sr0f5zvr5wa"&gt;1311&lt;/key&gt;&lt;/foreign-keys&gt;&lt;ref-type name="Journal Article"&gt;17&lt;/ref-type&gt;&lt;contributors&gt;&lt;authors&gt;&lt;author&gt;Hladik, Wolfgang &lt;/author&gt;&lt;author&gt;Barker, Joseph &lt;/author&gt;&lt;author&gt;Ssenkusu, John M. &lt;/author&gt;&lt;author&gt;Opio, Alex &lt;/author&gt;&lt;author&gt;Tappero, Jordan W. &lt;/author&gt;&lt;author&gt;Hakim, Avi&lt;/author&gt;&lt;author&gt;Serwadda, David&lt;/author&gt;&lt;/authors&gt;&lt;/contributors&gt;&lt;titles&gt;&lt;title&gt;HIV Infection among Men Who Have Sex with Men in Kampala, Uganda–A Respondent Driven Sampling Survey&lt;/title&gt;&lt;secondary-title&gt;PLoS ONE&lt;/secondary-title&gt;&lt;/titles&gt;&lt;periodical&gt;&lt;full-title&gt;PLoS ONE&lt;/full-title&gt;&lt;/periodical&gt;&lt;dates&gt;&lt;year&gt;2012&lt;/year&gt;&lt;/dates&gt;&lt;urls&gt;&lt;/urls&gt;&lt;electronic-resource-num&gt;DOI: 10.1371/journal.pone.0038143&lt;/electronic-resource-num&gt;&lt;/record&gt;&lt;/Cite&gt;&lt;/EndNote&gt;</w:instrText>
        </w:r>
        <w:r w:rsidR="00212D57" w:rsidRPr="00497C60">
          <w:rPr>
            <w:rFonts w:ascii="Times" w:hAnsi="Times" w:cs="Times New Roman"/>
          </w:rPr>
          <w:fldChar w:fldCharType="separate"/>
        </w:r>
        <w:r w:rsidR="00212D57">
          <w:rPr>
            <w:rFonts w:ascii="Times" w:hAnsi="Times" w:cs="Times New Roman"/>
            <w:noProof/>
          </w:rPr>
          <w:t>Hladik et al. (2012)</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1" w:tooltip="Baral, 2009 #1310"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Baral&lt;/Author&gt;&lt;Year&gt;2009&lt;/Year&gt;&lt;RecNum&gt;1310&lt;/RecNum&gt;&lt;DisplayText&gt;Baral et al. (2009)&lt;/DisplayText&gt;&lt;record&gt;&lt;rec-number&gt;1310&lt;/rec-number&gt;&lt;foreign-keys&gt;&lt;key app="EN" db-id="wzva0x5x6fv5w9et90nvetw30sr0f5zvr5wa"&gt;1310&lt;/key&gt;&lt;/foreign-keys&gt;&lt;ref-type name="Journal Article"&gt;17&lt;/ref-type&gt;&lt;contributors&gt;&lt;authors&gt;&lt;author&gt;Baral, Stefan D.&lt;/author&gt;&lt;author&gt;Trapence, Gift&lt;/author&gt;&lt;author&gt;Motimedi, Felistus&lt;/author&gt;&lt;author&gt;Umar, Eric&lt;/author&gt;&lt;author&gt;Iipinge, Scholastika&lt;/author&gt;&lt;author&gt;Dausab, Friedel&lt;/author&gt;&lt;author&gt;Beyrer, Chris&lt;/author&gt;&lt;/authors&gt;&lt;/contributors&gt;&lt;titles&gt;&lt;title&gt;HIV Prevalence, Risks for HIV Infection, and Human Rights among Men Who Have Sex with Men (MSM) in Malawi, Namibia, and Botswana&lt;/title&gt;&lt;secondary-title&gt;PLoS ONE&lt;/secondary-title&gt;&lt;/titles&gt;&lt;periodical&gt;&lt;full-title&gt;PLoS ONE&lt;/full-title&gt;&lt;/periodical&gt;&lt;volume&gt;4&lt;/volume&gt;&lt;number&gt;3&lt;/number&gt;&lt;dates&gt;&lt;year&gt;2009&lt;/year&gt;&lt;/dates&gt;&lt;urls&gt;&lt;related-urls&gt;&lt;url&gt;http://www.ncbi.nlm.nih.gov/pmc/articles/PMC2657212/&lt;/url&gt;&lt;/related-urls&gt;&lt;/urls&gt;&lt;/record&gt;&lt;/Cite&gt;&lt;/EndNote&gt;</w:instrText>
        </w:r>
        <w:r w:rsidR="00212D57" w:rsidRPr="00497C60">
          <w:rPr>
            <w:rFonts w:ascii="Times" w:hAnsi="Times" w:cs="Times New Roman"/>
          </w:rPr>
          <w:fldChar w:fldCharType="separate"/>
        </w:r>
        <w:r w:rsidR="00212D57">
          <w:rPr>
            <w:rFonts w:ascii="Times" w:hAnsi="Times" w:cs="Times New Roman"/>
            <w:noProof/>
          </w:rPr>
          <w:t>Baral et al. (2009)</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14" w:tooltip="Poteat, 2011 #1292"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Poteat&lt;/Author&gt;&lt;Year&gt;2011&lt;/Year&gt;&lt;RecNum&gt;1292&lt;/RecNum&gt;&lt;DisplayText&gt;Poteat et al. (2011)&lt;/DisplayText&gt;&lt;record&gt;&lt;rec-number&gt;1292&lt;/rec-number&gt;&lt;foreign-keys&gt;&lt;key app="EN" db-id="wzva0x5x6fv5w9et90nvetw30sr0f5zvr5wa"&gt;1292&lt;/key&gt;&lt;/foreign-keys&gt;&lt;ref-type name="Journal Article"&gt;17&lt;/ref-type&gt;&lt;contributors&gt;&lt;authors&gt;&lt;author&gt;Poteat, Tania&lt;/author&gt;&lt;author&gt;Diouf, Daouda&lt;/author&gt;&lt;author&gt;Drame, Fatou Maria &lt;/author&gt;&lt;author&gt;Ndaw, Marieme&lt;/author&gt;&lt;author&gt;Traore, Cheikh &lt;/author&gt;&lt;author&gt;Dhaliwal, Mandeep, &lt;/author&gt;&lt;author&gt;Beyrer, Chris  &lt;/author&gt;&lt;author&gt;Baral, Stefan D.&lt;/author&gt;&lt;/authors&gt;&lt;/contributors&gt;&lt;titles&gt;&lt;title&gt;HIV Risk among MSM in Senegal: A Qualitative Rapid Assessment of the Impact of Enforcing Laws That Criminalize Same Sex Practices&lt;/title&gt;&lt;secondary-title&gt;PLoS ONE&lt;/secondary-title&gt;&lt;/titles&gt;&lt;periodical&gt;&lt;full-title&gt;PLoS ONE&lt;/full-title&gt;&lt;/periodical&gt;&lt;dates&gt;&lt;year&gt;2011&lt;/year&gt;&lt;/dates&gt;&lt;urls&gt;&lt;related-urls&gt;&lt;url&gt;http://www.plosone.org/article/fetchObject.action?uri=info%3Adoi%2F10.1371%2Fjournal.pone.0028760&amp;amp;representation=PDF&lt;/url&gt;&lt;/related-urls&gt;&lt;/urls&gt;&lt;/record&gt;&lt;/Cite&gt;&lt;/EndNote&gt;</w:instrText>
        </w:r>
        <w:r w:rsidR="00212D57" w:rsidRPr="00497C60">
          <w:rPr>
            <w:rFonts w:ascii="Times" w:hAnsi="Times" w:cs="Times New Roman"/>
          </w:rPr>
          <w:fldChar w:fldCharType="separate"/>
        </w:r>
        <w:r w:rsidR="00212D57">
          <w:rPr>
            <w:rFonts w:ascii="Times" w:hAnsi="Times" w:cs="Times New Roman"/>
            <w:noProof/>
          </w:rPr>
          <w:t>Poteat et al. (2011)</w:t>
        </w:r>
        <w:r w:rsidR="00212D57" w:rsidRPr="00497C60">
          <w:rPr>
            <w:rFonts w:ascii="Times" w:hAnsi="Times" w:cs="Times New Roman"/>
          </w:rPr>
          <w:fldChar w:fldCharType="end"/>
        </w:r>
      </w:hyperlink>
      <w:r w:rsidR="00EA0786" w:rsidRPr="00497C60">
        <w:rPr>
          <w:rFonts w:ascii="Times" w:hAnsi="Times" w:cs="Times New Roman"/>
        </w:rPr>
        <w:t xml:space="preserve"> </w:t>
      </w:r>
      <w:hyperlink w:anchor="_ENREF_10" w:tooltip="Muyunga, 2011 #1318" w:history="1">
        <w:r w:rsidR="00212D57" w:rsidRPr="00497C60">
          <w:rPr>
            <w:rFonts w:ascii="Times" w:hAnsi="Times" w:cs="Times New Roman"/>
          </w:rPr>
          <w:fldChar w:fldCharType="begin"/>
        </w:r>
        <w:r w:rsidR="00212D57">
          <w:rPr>
            <w:rFonts w:ascii="Times" w:hAnsi="Times" w:cs="Times New Roman"/>
          </w:rPr>
          <w:instrText xml:space="preserve"> ADDIN EN.CITE &lt;EndNote&gt;&lt;Cite AuthorYear="1"&gt;&lt;Author&gt;Muyunga&lt;/Author&gt;&lt;Year&gt;2011&lt;/Year&gt;&lt;RecNum&gt;1318&lt;/RecNum&gt;&lt;DisplayText&gt;Muyunga (2011)&lt;/DisplayText&gt;&lt;record&gt;&lt;rec-number&gt;1318&lt;/rec-number&gt;&lt;foreign-keys&gt;&lt;key app="EN" db-id="wzva0x5x6fv5w9et90nvetw30sr0f5zvr5wa"&gt;1318&lt;/key&gt;&lt;/foreign-keys&gt;&lt;ref-type name="Conference Paper"&gt;47&lt;/ref-type&gt;&lt;contributors&gt;&lt;authors&gt;&lt;author&gt;Muyunga, T&lt;/author&gt;&lt;/authors&gt;&lt;/contributors&gt;&lt;titles&gt;&lt;title&gt;Anti gay campaign effects on sexual minorities´ health in Uganda from 2009-2010&lt;/title&gt;&lt;secondary-title&gt;6th IAS Conference on HIV Pathogenesis and Treatment. Abstract no. CDC347 &lt;/secondary-title&gt;&lt;/titles&gt;&lt;dates&gt;&lt;year&gt;2011&lt;/year&gt;&lt;/dates&gt;&lt;urls&gt;&lt;/urls&gt;&lt;/record&gt;&lt;/Cite&gt;&lt;/EndNote&gt;</w:instrText>
        </w:r>
        <w:r w:rsidR="00212D57" w:rsidRPr="00497C60">
          <w:rPr>
            <w:rFonts w:ascii="Times" w:hAnsi="Times" w:cs="Times New Roman"/>
          </w:rPr>
          <w:fldChar w:fldCharType="separate"/>
        </w:r>
        <w:r w:rsidR="00212D57">
          <w:rPr>
            <w:rFonts w:ascii="Times" w:hAnsi="Times" w:cs="Times New Roman"/>
            <w:noProof/>
          </w:rPr>
          <w:t>Muyunga (2011)</w:t>
        </w:r>
        <w:r w:rsidR="00212D57" w:rsidRPr="00497C60">
          <w:rPr>
            <w:rFonts w:ascii="Times" w:hAnsi="Times" w:cs="Times New Roman"/>
          </w:rPr>
          <w:fldChar w:fldCharType="end"/>
        </w:r>
      </w:hyperlink>
      <w:r w:rsidR="00DD71D9" w:rsidRPr="00497C60">
        <w:rPr>
          <w:rFonts w:ascii="Times" w:hAnsi="Times" w:cs="Times New Roman"/>
        </w:rPr>
        <w:t xml:space="preserve">; and </w:t>
      </w:r>
      <w:proofErr w:type="spellStart"/>
      <w:r w:rsidR="00EA0786" w:rsidRPr="00497C60">
        <w:rPr>
          <w:rFonts w:ascii="Times" w:eastAsia="Times New Roman" w:hAnsi="Times" w:cs="Times New Roman"/>
          <w:color w:val="000000"/>
          <w:shd w:val="clear" w:color="auto" w:fill="FFFFFF"/>
        </w:rPr>
        <w:t>Poteat</w:t>
      </w:r>
      <w:proofErr w:type="spellEnd"/>
      <w:r w:rsidR="00EA0786" w:rsidRPr="00497C60">
        <w:rPr>
          <w:rFonts w:ascii="Times" w:eastAsia="Times New Roman" w:hAnsi="Times" w:cs="Times New Roman"/>
          <w:color w:val="000000"/>
          <w:shd w:val="clear" w:color="auto" w:fill="FFFFFF"/>
        </w:rPr>
        <w:t xml:space="preserve"> et al 2011</w:t>
      </w:r>
      <w:r w:rsidR="00EA0786" w:rsidRPr="00A5251C">
        <w:rPr>
          <w:rFonts w:ascii="Times" w:eastAsia="Times New Roman" w:hAnsi="Times" w:cs="Times New Roman"/>
          <w:color w:val="000000"/>
          <w:shd w:val="clear" w:color="auto" w:fill="FFFFFF"/>
        </w:rPr>
        <w:t>).</w:t>
      </w:r>
      <w:r w:rsidR="00B04973" w:rsidRPr="00A5251C">
        <w:rPr>
          <w:rFonts w:cs="Times New Roman"/>
          <w:sz w:val="18"/>
          <w:szCs w:val="18"/>
        </w:rPr>
        <w:t xml:space="preserve">  </w:t>
      </w:r>
      <w:r w:rsidR="00E75A94" w:rsidRPr="00A5251C">
        <w:t>However</w:t>
      </w:r>
      <w:r w:rsidR="00BF4612" w:rsidRPr="00A5251C">
        <w:t xml:space="preserve">, the broader range of impacts </w:t>
      </w:r>
      <w:r w:rsidR="00E75A94" w:rsidRPr="00A5251C">
        <w:t xml:space="preserve">of criminalization </w:t>
      </w:r>
      <w:r w:rsidR="00B77B88" w:rsidRPr="00A5251C">
        <w:t xml:space="preserve">on </w:t>
      </w:r>
      <w:r w:rsidR="00BF4612" w:rsidRPr="00A5251C">
        <w:t>mental and physical health</w:t>
      </w:r>
      <w:r w:rsidR="00C113D6" w:rsidRPr="00A5251C">
        <w:t xml:space="preserve">, </w:t>
      </w:r>
      <w:r w:rsidR="00B77B88" w:rsidRPr="00A5251C">
        <w:t xml:space="preserve">and </w:t>
      </w:r>
      <w:r w:rsidR="00DF3C3C" w:rsidRPr="00A5251C">
        <w:t xml:space="preserve">in particular </w:t>
      </w:r>
      <w:r w:rsidR="00B77B88" w:rsidRPr="00A5251C">
        <w:t xml:space="preserve">how </w:t>
      </w:r>
      <w:r w:rsidR="00C113D6" w:rsidRPr="00A5251C">
        <w:t xml:space="preserve">the </w:t>
      </w:r>
      <w:r w:rsidR="00B77B88" w:rsidRPr="00A5251C">
        <w:t>health and health system effects are</w:t>
      </w:r>
      <w:r w:rsidR="00BF4612" w:rsidRPr="00A5251C">
        <w:t xml:space="preserve"> </w:t>
      </w:r>
      <w:r w:rsidR="00B171E1" w:rsidRPr="00A5251C">
        <w:t>shaped</w:t>
      </w:r>
      <w:r w:rsidR="00B77B88" w:rsidRPr="00A5251C">
        <w:t xml:space="preserve"> </w:t>
      </w:r>
      <w:r w:rsidR="00BF4612" w:rsidRPr="00A5251C">
        <w:t xml:space="preserve">by political dynamics </w:t>
      </w:r>
      <w:r w:rsidR="00C113D6" w:rsidRPr="00A5251C">
        <w:t>–</w:t>
      </w:r>
      <w:r w:rsidR="00BF4612" w:rsidRPr="00A5251C">
        <w:t xml:space="preserve"> remains under-studied</w:t>
      </w:r>
      <w:r w:rsidR="00C113D6" w:rsidRPr="00A5251C">
        <w:t xml:space="preserve"> and </w:t>
      </w:r>
      <w:r w:rsidR="00DF3C3C" w:rsidRPr="00A5251C">
        <w:t xml:space="preserve">here </w:t>
      </w:r>
      <w:r w:rsidR="00C113D6" w:rsidRPr="00A5251C">
        <w:t xml:space="preserve">the project would contribute </w:t>
      </w:r>
      <w:r w:rsidR="00B41581" w:rsidRPr="00A5251C">
        <w:t>important</w:t>
      </w:r>
      <w:r w:rsidR="00C113D6" w:rsidRPr="00A5251C">
        <w:t xml:space="preserve"> knowledge</w:t>
      </w:r>
      <w:r w:rsidR="00BF4612" w:rsidRPr="00A5251C">
        <w:t>.</w:t>
      </w:r>
      <w:r w:rsidR="00DF3C3C" w:rsidRPr="00A5251C">
        <w:rPr>
          <w:rStyle w:val="FootnoteReference"/>
        </w:rPr>
        <w:footnoteReference w:id="8"/>
      </w:r>
      <w:r w:rsidR="00AA20B2" w:rsidRPr="00A5251C">
        <w:rPr>
          <w:rFonts w:ascii="Times" w:hAnsi="Times"/>
        </w:rPr>
        <w:t xml:space="preserve">, </w:t>
      </w:r>
    </w:p>
    <w:p w14:paraId="686F8925" w14:textId="77777777" w:rsidR="00F178F7" w:rsidRPr="00497C60" w:rsidRDefault="00BA0FD0" w:rsidP="006D2104">
      <w:pPr>
        <w:ind w:firstLine="360"/>
        <w:rPr>
          <w:b/>
        </w:rPr>
      </w:pPr>
      <w:r w:rsidRPr="00A5251C">
        <w:t>Once</w:t>
      </w:r>
      <w:r w:rsidR="00AC2ED9" w:rsidRPr="00A5251C">
        <w:t xml:space="preserve"> </w:t>
      </w:r>
      <w:r w:rsidR="00B171E1" w:rsidRPr="00A5251C">
        <w:t>abortion and homosexuality</w:t>
      </w:r>
      <w:r w:rsidR="00AC2ED9" w:rsidRPr="00A5251C">
        <w:t xml:space="preserve"> become politicized, public health evidence seem</w:t>
      </w:r>
      <w:r w:rsidR="00230194" w:rsidRPr="00A5251C">
        <w:t>s</w:t>
      </w:r>
      <w:r w:rsidR="00AC2ED9" w:rsidRPr="00A5251C">
        <w:t xml:space="preserve"> to have little </w:t>
      </w:r>
      <w:r w:rsidR="00A22B31" w:rsidRPr="00A5251C">
        <w:t xml:space="preserve">immediate </w:t>
      </w:r>
      <w:r w:rsidR="00AC2ED9" w:rsidRPr="00A5251C">
        <w:t>traction among legislators</w:t>
      </w:r>
      <w:r w:rsidR="00B15525" w:rsidRPr="00A5251C">
        <w:rPr>
          <w:rFonts w:ascii="Times" w:hAnsi="Times"/>
        </w:rPr>
        <w:t xml:space="preserve"> and policy makers. </w:t>
      </w:r>
      <w:r w:rsidR="00A22B31" w:rsidRPr="00A5251C">
        <w:rPr>
          <w:rFonts w:ascii="Times" w:hAnsi="Times"/>
        </w:rPr>
        <w:t>Moreover</w:t>
      </w:r>
      <w:r w:rsidR="00A22B31">
        <w:rPr>
          <w:rFonts w:ascii="Times" w:hAnsi="Times"/>
        </w:rPr>
        <w:t xml:space="preserve">, even when laws are reformed is not evident that systemic change follows. </w:t>
      </w:r>
      <w:r w:rsidR="00A22B31">
        <w:t>T</w:t>
      </w:r>
      <w:r w:rsidR="00BD7F72" w:rsidRPr="00367165">
        <w:t xml:space="preserve">he law </w:t>
      </w:r>
      <w:r w:rsidR="00A22B31">
        <w:t xml:space="preserve">appears to be </w:t>
      </w:r>
      <w:r w:rsidR="00BD7F72" w:rsidRPr="00367165">
        <w:t>one among seve</w:t>
      </w:r>
      <w:r w:rsidR="001A0FCF" w:rsidRPr="00367165">
        <w:t>ral factors that affect</w:t>
      </w:r>
      <w:r w:rsidR="00BD7F72" w:rsidRPr="00367165">
        <w:t xml:space="preserve"> the provision and uptake of these health services and changes in the law may not in itself lead to changes on the ground.</w:t>
      </w:r>
      <w:r w:rsidR="00AC2ED9" w:rsidRPr="00367165">
        <w:rPr>
          <w:rFonts w:ascii="Times" w:hAnsi="Times"/>
        </w:rPr>
        <w:t xml:space="preserve"> Countries with similar legal framework</w:t>
      </w:r>
      <w:r w:rsidR="0050455F" w:rsidRPr="00367165">
        <w:rPr>
          <w:rFonts w:ascii="Times" w:hAnsi="Times"/>
        </w:rPr>
        <w:t>s</w:t>
      </w:r>
      <w:r w:rsidR="00AC2ED9" w:rsidRPr="00367165">
        <w:rPr>
          <w:rFonts w:ascii="Times" w:hAnsi="Times"/>
        </w:rPr>
        <w:t xml:space="preserve">, </w:t>
      </w:r>
      <w:r w:rsidR="008049E1" w:rsidRPr="00367165">
        <w:rPr>
          <w:rFonts w:ascii="Times" w:hAnsi="Times"/>
        </w:rPr>
        <w:t>such as the colonial laws</w:t>
      </w:r>
      <w:r w:rsidR="00AC2ED9" w:rsidRPr="00367165">
        <w:rPr>
          <w:rFonts w:ascii="Times" w:hAnsi="Times"/>
        </w:rPr>
        <w:t xml:space="preserve"> inherited by many Sub Saharan countries</w:t>
      </w:r>
      <w:r w:rsidR="0050455F" w:rsidRPr="00367165">
        <w:rPr>
          <w:rFonts w:ascii="Times" w:hAnsi="Times"/>
        </w:rPr>
        <w:t xml:space="preserve"> criminalizing same sex relations</w:t>
      </w:r>
      <w:r w:rsidR="00AC2ED9" w:rsidRPr="00367165">
        <w:rPr>
          <w:rFonts w:ascii="Times" w:hAnsi="Times"/>
        </w:rPr>
        <w:t xml:space="preserve">, </w:t>
      </w:r>
      <w:r w:rsidR="00A22B31">
        <w:rPr>
          <w:rFonts w:ascii="Times" w:hAnsi="Times"/>
        </w:rPr>
        <w:t xml:space="preserve">reveal significant variation in the </w:t>
      </w:r>
      <w:r w:rsidR="00AC2ED9" w:rsidRPr="00367165">
        <w:rPr>
          <w:rFonts w:ascii="Times" w:hAnsi="Times"/>
        </w:rPr>
        <w:t xml:space="preserve">level of stigma and violence against </w:t>
      </w:r>
      <w:r w:rsidR="0050455F" w:rsidRPr="00367165">
        <w:rPr>
          <w:rFonts w:ascii="Times" w:hAnsi="Times"/>
        </w:rPr>
        <w:t xml:space="preserve">their LGBT </w:t>
      </w:r>
      <w:r w:rsidR="00AC2ED9" w:rsidRPr="00367165">
        <w:rPr>
          <w:rFonts w:ascii="Times" w:hAnsi="Times"/>
        </w:rPr>
        <w:t xml:space="preserve">population. Religious traditions </w:t>
      </w:r>
      <w:r w:rsidR="00E03360" w:rsidRPr="00367165">
        <w:rPr>
          <w:rFonts w:ascii="Times" w:hAnsi="Times"/>
        </w:rPr>
        <w:t xml:space="preserve">seem to play a role, but </w:t>
      </w:r>
      <w:r w:rsidR="00AC2ED9" w:rsidRPr="00367165">
        <w:rPr>
          <w:rFonts w:ascii="Times" w:hAnsi="Times"/>
        </w:rPr>
        <w:t>countries with similar religious traditions</w:t>
      </w:r>
      <w:r w:rsidR="001C6C3E" w:rsidRPr="00367165">
        <w:rPr>
          <w:rFonts w:ascii="Times" w:hAnsi="Times"/>
        </w:rPr>
        <w:t xml:space="preserve"> differ radically </w:t>
      </w:r>
      <w:r w:rsidR="00E03360" w:rsidRPr="00367165">
        <w:rPr>
          <w:rFonts w:ascii="Times" w:hAnsi="Times"/>
        </w:rPr>
        <w:t xml:space="preserve">in their </w:t>
      </w:r>
      <w:r w:rsidR="00AC2ED9" w:rsidRPr="00367165">
        <w:rPr>
          <w:rFonts w:ascii="Times" w:hAnsi="Times"/>
        </w:rPr>
        <w:t xml:space="preserve">laws </w:t>
      </w:r>
      <w:r w:rsidR="001C6C3E" w:rsidRPr="00367165">
        <w:rPr>
          <w:rFonts w:ascii="Times" w:hAnsi="Times"/>
        </w:rPr>
        <w:t xml:space="preserve">and practices </w:t>
      </w:r>
      <w:r w:rsidR="00AC2ED9" w:rsidRPr="00367165">
        <w:rPr>
          <w:rFonts w:ascii="Times" w:hAnsi="Times"/>
        </w:rPr>
        <w:t xml:space="preserve">regarding access to abortion. This complexity </w:t>
      </w:r>
      <w:r w:rsidR="00E03360" w:rsidRPr="00367165">
        <w:rPr>
          <w:rFonts w:ascii="Times" w:hAnsi="Times"/>
        </w:rPr>
        <w:t xml:space="preserve">calls for </w:t>
      </w:r>
      <w:r w:rsidR="001C6C3E" w:rsidRPr="00367165">
        <w:rPr>
          <w:rFonts w:ascii="Times" w:hAnsi="Times"/>
        </w:rPr>
        <w:t>more comprehensive understanding</w:t>
      </w:r>
      <w:r w:rsidR="00AC2ED9" w:rsidRPr="00367165">
        <w:rPr>
          <w:rFonts w:ascii="Times" w:hAnsi="Times"/>
        </w:rPr>
        <w:t xml:space="preserve"> of the </w:t>
      </w:r>
      <w:r w:rsidR="001C6C3E" w:rsidRPr="00367165">
        <w:rPr>
          <w:rFonts w:ascii="Times" w:hAnsi="Times"/>
        </w:rPr>
        <w:t xml:space="preserve">interplay between different </w:t>
      </w:r>
      <w:r w:rsidR="00E03360" w:rsidRPr="00367165">
        <w:rPr>
          <w:rFonts w:ascii="Times" w:hAnsi="Times"/>
        </w:rPr>
        <w:t>factors that</w:t>
      </w:r>
      <w:r w:rsidR="001C6C3E" w:rsidRPr="00367165">
        <w:rPr>
          <w:rFonts w:ascii="Times" w:hAnsi="Times"/>
        </w:rPr>
        <w:t xml:space="preserve"> shape</w:t>
      </w:r>
      <w:r w:rsidR="00E03360" w:rsidRPr="00367165">
        <w:rPr>
          <w:rFonts w:ascii="Times" w:hAnsi="Times"/>
        </w:rPr>
        <w:t xml:space="preserve"> </w:t>
      </w:r>
      <w:r w:rsidR="001C6C3E" w:rsidRPr="00367165">
        <w:rPr>
          <w:rFonts w:ascii="Times" w:hAnsi="Times"/>
        </w:rPr>
        <w:t>policies and practice, and</w:t>
      </w:r>
      <w:r w:rsidR="00AC2ED9" w:rsidRPr="00367165">
        <w:rPr>
          <w:rFonts w:ascii="Times" w:hAnsi="Times"/>
        </w:rPr>
        <w:t xml:space="preserve"> how</w:t>
      </w:r>
      <w:r w:rsidR="001C6C3E" w:rsidRPr="00367165">
        <w:rPr>
          <w:rFonts w:ascii="Times" w:hAnsi="Times"/>
        </w:rPr>
        <w:t xml:space="preserve"> </w:t>
      </w:r>
      <w:r w:rsidR="00AC2ED9" w:rsidRPr="00367165">
        <w:rPr>
          <w:rFonts w:ascii="Times" w:hAnsi="Times"/>
        </w:rPr>
        <w:t xml:space="preserve">structural stigma </w:t>
      </w:r>
      <w:r w:rsidR="001C6C3E" w:rsidRPr="00367165">
        <w:rPr>
          <w:rFonts w:ascii="Times" w:hAnsi="Times"/>
        </w:rPr>
        <w:t>affect</w:t>
      </w:r>
      <w:r w:rsidR="00AC2ED9" w:rsidRPr="00367165">
        <w:rPr>
          <w:rFonts w:ascii="Times" w:hAnsi="Times"/>
        </w:rPr>
        <w:t xml:space="preserve"> health systems</w:t>
      </w:r>
      <w:r w:rsidR="001C6C3E" w:rsidRPr="00367165">
        <w:rPr>
          <w:rFonts w:ascii="Times" w:hAnsi="Times"/>
        </w:rPr>
        <w:t xml:space="preserve"> and outcomes</w:t>
      </w:r>
      <w:r w:rsidR="00AC2ED9" w:rsidRPr="00367165">
        <w:rPr>
          <w:rFonts w:ascii="Times" w:hAnsi="Times"/>
        </w:rPr>
        <w:t xml:space="preserve">. </w:t>
      </w:r>
      <w:r w:rsidR="00BD7F72" w:rsidRPr="00367165">
        <w:rPr>
          <w:b/>
        </w:rPr>
        <w:t>T</w:t>
      </w:r>
      <w:r w:rsidR="00982EE7" w:rsidRPr="00367165">
        <w:rPr>
          <w:b/>
        </w:rPr>
        <w:t xml:space="preserve">he </w:t>
      </w:r>
      <w:r w:rsidR="00F633EA" w:rsidRPr="00367165">
        <w:rPr>
          <w:b/>
        </w:rPr>
        <w:t>mechanisms through which criminal law affect</w:t>
      </w:r>
      <w:r w:rsidR="00AA78A8">
        <w:rPr>
          <w:b/>
        </w:rPr>
        <w:t>s</w:t>
      </w:r>
      <w:r w:rsidR="00F633EA" w:rsidRPr="00367165">
        <w:rPr>
          <w:b/>
        </w:rPr>
        <w:t xml:space="preserve"> health and health systems are poorly understood, as are the political dynamics that lead to </w:t>
      </w:r>
      <w:r w:rsidR="00BD2932" w:rsidRPr="00367165">
        <w:rPr>
          <w:b/>
        </w:rPr>
        <w:t>politicisation</w:t>
      </w:r>
      <w:r w:rsidR="00F633EA" w:rsidRPr="00367165">
        <w:rPr>
          <w:b/>
        </w:rPr>
        <w:t xml:space="preserve"> of these issues and result in changes </w:t>
      </w:r>
      <w:r w:rsidR="00BD7F72" w:rsidRPr="00367165">
        <w:rPr>
          <w:b/>
        </w:rPr>
        <w:t xml:space="preserve">(or not) </w:t>
      </w:r>
      <w:r w:rsidR="00F633EA" w:rsidRPr="00367165">
        <w:rPr>
          <w:b/>
        </w:rPr>
        <w:t>in the criminal law. T</w:t>
      </w:r>
      <w:r w:rsidR="00BD2932" w:rsidRPr="00367165">
        <w:rPr>
          <w:b/>
        </w:rPr>
        <w:t xml:space="preserve">he proposed project </w:t>
      </w:r>
      <w:r w:rsidR="0050455F" w:rsidRPr="00367165">
        <w:rPr>
          <w:b/>
        </w:rPr>
        <w:t xml:space="preserve">will help improve this knowledge base. </w:t>
      </w:r>
    </w:p>
    <w:p w14:paraId="19ED3778" w14:textId="77777777" w:rsidR="00F178F7" w:rsidRPr="00703A46" w:rsidRDefault="00703A46" w:rsidP="00497C60">
      <w:pPr>
        <w:pStyle w:val="Heading3"/>
      </w:pPr>
      <w:r>
        <w:t xml:space="preserve">2.2 </w:t>
      </w:r>
      <w:r w:rsidR="00593191">
        <w:t xml:space="preserve">Choice of issue: </w:t>
      </w:r>
      <w:r w:rsidR="003B63DF">
        <w:t>Legal Moralism</w:t>
      </w:r>
      <w:r w:rsidR="00E07041">
        <w:t xml:space="preserve"> and the Politics of Health</w:t>
      </w:r>
    </w:p>
    <w:p w14:paraId="3C75C711" w14:textId="77777777" w:rsidR="00933F4A" w:rsidRDefault="00933F4A" w:rsidP="00933F4A">
      <w:r w:rsidRPr="00367165">
        <w:t xml:space="preserve">Criminalisation of abortion and same sex relations form part of a larger field of criminal law related to sexual and reproductive health and rights. </w:t>
      </w:r>
      <w:r w:rsidRPr="00497C60">
        <w:t>Some laws render</w:t>
      </w:r>
      <w:r w:rsidRPr="00367165">
        <w:rPr>
          <w:b/>
        </w:rPr>
        <w:t xml:space="preserve"> particular services or interventions </w:t>
      </w:r>
      <w:r w:rsidRPr="00497C60">
        <w:t>illegal</w:t>
      </w:r>
      <w:r>
        <w:t xml:space="preserve">, such as </w:t>
      </w:r>
      <w:r w:rsidRPr="00367165">
        <w:t xml:space="preserve">abortion services, contraception, sex-education, FGM or gender affirming treatment. These laws are primarily directed at the </w:t>
      </w:r>
      <w:r>
        <w:t>health system/provider level</w:t>
      </w:r>
      <w:r w:rsidRPr="00367165">
        <w:t xml:space="preserve">, </w:t>
      </w:r>
      <w:r>
        <w:t>although often seek</w:t>
      </w:r>
      <w:r w:rsidRPr="00367165">
        <w:t xml:space="preserve"> </w:t>
      </w:r>
      <w:r>
        <w:t xml:space="preserve">to change also the </w:t>
      </w:r>
      <w:r w:rsidRPr="00367165">
        <w:t>behaviour of potential patients</w:t>
      </w:r>
      <w:r>
        <w:t>/ recipients</w:t>
      </w:r>
      <w:r w:rsidRPr="00367165">
        <w:t xml:space="preserve">. </w:t>
      </w:r>
      <w:r w:rsidRPr="00497C60">
        <w:t>Another set of laws</w:t>
      </w:r>
      <w:r w:rsidRPr="00367165">
        <w:rPr>
          <w:b/>
        </w:rPr>
        <w:t xml:space="preserve"> </w:t>
      </w:r>
      <w:r w:rsidRPr="00497C60">
        <w:t>criminalizes</w:t>
      </w:r>
      <w:r w:rsidRPr="00367165">
        <w:rPr>
          <w:b/>
        </w:rPr>
        <w:t xml:space="preserve"> sexual behaviour</w:t>
      </w:r>
      <w:r>
        <w:rPr>
          <w:b/>
        </w:rPr>
        <w:t xml:space="preserve"> </w:t>
      </w:r>
      <w:r w:rsidRPr="00497C60">
        <w:t>directly.</w:t>
      </w:r>
      <w:r w:rsidRPr="00367165">
        <w:t xml:space="preserve"> These range from laws aiming to protect sexual and reproductive health by criminalizing rape, incest, domestic violence and </w:t>
      </w:r>
      <w:r w:rsidRPr="00367165">
        <w:lastRenderedPageBreak/>
        <w:t xml:space="preserve">harassment, to laws rendering certain forms of consensual sex between adults, such as same sex relations, adultery, or sex work, </w:t>
      </w:r>
      <w:r>
        <w:t xml:space="preserve">as </w:t>
      </w:r>
      <w:r w:rsidRPr="00367165">
        <w:t xml:space="preserve">punishable crimes. These laws are aimed at changing sexual behaviour but may also have effects at the health system/provider level. </w:t>
      </w:r>
    </w:p>
    <w:p w14:paraId="1EA672B2" w14:textId="34ECF09C" w:rsidR="00C9320B" w:rsidRPr="00367165" w:rsidRDefault="00933F4A" w:rsidP="004019D8">
      <w:pPr>
        <w:ind w:firstLine="720"/>
      </w:pPr>
      <w:r w:rsidRPr="00367165">
        <w:t>The proposed project looks into both types</w:t>
      </w:r>
      <w:r>
        <w:t xml:space="preserve"> of criminalisation</w:t>
      </w:r>
      <w:r w:rsidRPr="00367165">
        <w:t>, with prohibition on abortion falling in the first category, and criminalization of homosexual intimacy, in the latter.</w:t>
      </w:r>
      <w:r>
        <w:t xml:space="preserve"> These two objects of criminalisation, each important in its own right,</w:t>
      </w:r>
      <w:r w:rsidRPr="00367165">
        <w:t xml:space="preserve"> </w:t>
      </w:r>
      <w:r>
        <w:t>also share significant traits that warrant joint consideration. First, many of the above uses of the criminal justice system may be motivated by general liberal principles (preventing harm to others)</w:t>
      </w:r>
      <w:r>
        <w:rPr>
          <w:rStyle w:val="FootnoteReference"/>
        </w:rPr>
        <w:footnoteReference w:id="9"/>
      </w:r>
      <w:r>
        <w:t xml:space="preserve"> or legal paternalism (preventing harm to oneself). However, the justification for criminalising abortion and LGTB rights is predominantly </w:t>
      </w:r>
      <w:r w:rsidRPr="00497C60">
        <w:t>normative, often religious. This</w:t>
      </w:r>
      <w:r>
        <w:rPr>
          <w:b/>
        </w:rPr>
        <w:t xml:space="preserve"> </w:t>
      </w:r>
      <w:r>
        <w:t>tends to place such laws</w:t>
      </w:r>
      <w:r w:rsidRPr="00AA78A8">
        <w:t xml:space="preserve"> in the </w:t>
      </w:r>
      <w:r>
        <w:t xml:space="preserve">category of </w:t>
      </w:r>
      <w:r w:rsidRPr="00E07041">
        <w:rPr>
          <w:b/>
        </w:rPr>
        <w:t>legal moralism</w:t>
      </w:r>
      <w:r>
        <w:rPr>
          <w:b/>
        </w:rPr>
        <w:t>.</w:t>
      </w:r>
      <w:r w:rsidRPr="00367165">
        <w:rPr>
          <w:rStyle w:val="FootnoteReference"/>
        </w:rPr>
        <w:footnoteReference w:id="10"/>
      </w:r>
      <w:r>
        <w:t xml:space="preserve"> Second, this </w:t>
      </w:r>
      <w:r w:rsidRPr="00367165">
        <w:t xml:space="preserve">moral and religious </w:t>
      </w:r>
      <w:r>
        <w:t xml:space="preserve">backdrop </w:t>
      </w:r>
      <w:r w:rsidRPr="00367165">
        <w:t>make</w:t>
      </w:r>
      <w:r>
        <w:t>s</w:t>
      </w:r>
      <w:r w:rsidRPr="00367165">
        <w:t xml:space="preserve"> the </w:t>
      </w:r>
      <w:r>
        <w:t xml:space="preserve">issues </w:t>
      </w:r>
      <w:r w:rsidRPr="0074493C">
        <w:rPr>
          <w:b/>
        </w:rPr>
        <w:t>particularly prone to politicisation</w:t>
      </w:r>
      <w:r>
        <w:rPr>
          <w:b/>
        </w:rPr>
        <w:t xml:space="preserve"> and ideological branding</w:t>
      </w:r>
      <w:r w:rsidRPr="00367165">
        <w:t>, which in turn render them less responsive to public health arguments</w:t>
      </w:r>
      <w:r>
        <w:t xml:space="preserve"> and reinforces the importance of understanding the political determinants.</w:t>
      </w:r>
      <w:r w:rsidRPr="00367165">
        <w:t xml:space="preserve"> T</w:t>
      </w:r>
      <w:r>
        <w:t>hird, t</w:t>
      </w:r>
      <w:r w:rsidRPr="00367165">
        <w:t>he</w:t>
      </w:r>
      <w:r>
        <w:t>se</w:t>
      </w:r>
      <w:r w:rsidRPr="00367165">
        <w:t xml:space="preserve"> norms affect dynamics within in the health system in ways that are likely to influence the effects of (de)criminalisation. </w:t>
      </w:r>
      <w:r>
        <w:t>B</w:t>
      </w:r>
      <w:r w:rsidRPr="00367165">
        <w:t xml:space="preserve">oth </w:t>
      </w:r>
      <w:r>
        <w:t xml:space="preserve">areas </w:t>
      </w:r>
      <w:r w:rsidRPr="0074493C">
        <w:t xml:space="preserve">involve issues of </w:t>
      </w:r>
      <w:r w:rsidRPr="003A1EB5">
        <w:rPr>
          <w:b/>
        </w:rPr>
        <w:t>stigma</w:t>
      </w:r>
      <w:r w:rsidRPr="0074493C">
        <w:t xml:space="preserve"> and decisional autonomy</w:t>
      </w:r>
      <w:r w:rsidRPr="00367165">
        <w:t>, in ways that may have</w:t>
      </w:r>
      <w:r>
        <w:t xml:space="preserve"> </w:t>
      </w:r>
      <w:r w:rsidRPr="00367165">
        <w:t>implications for the provision and utilisation of health services</w:t>
      </w:r>
      <w:r>
        <w:t>, as well as for mental health. Fourth, on these issues, i</w:t>
      </w:r>
      <w:r w:rsidRPr="00367165">
        <w:t xml:space="preserve">nternational and regional engagement </w:t>
      </w:r>
      <w:r>
        <w:t xml:space="preserve">can </w:t>
      </w:r>
      <w:r w:rsidRPr="00367165">
        <w:t xml:space="preserve">contribute towards </w:t>
      </w:r>
      <w:r w:rsidRPr="0074493C">
        <w:rPr>
          <w:b/>
        </w:rPr>
        <w:t>backlash</w:t>
      </w:r>
      <w:r w:rsidRPr="00367165">
        <w:t xml:space="preserve"> and mobilisation for (stronger) criminalization/harsher sanctions. </w:t>
      </w:r>
      <w:r>
        <w:t xml:space="preserve">Fifth, </w:t>
      </w:r>
      <w:r w:rsidRPr="00367165">
        <w:t xml:space="preserve">many of the same (national and international) actors </w:t>
      </w:r>
      <w:r>
        <w:t xml:space="preserve">are </w:t>
      </w:r>
      <w:r w:rsidRPr="00367165">
        <w:t>involved, particularly on the conservative side</w:t>
      </w:r>
      <w:r w:rsidRPr="00FA2A28">
        <w:t xml:space="preserve">. </w:t>
      </w:r>
      <w:r w:rsidRPr="0074493C">
        <w:t xml:space="preserve">Studying the politics of homosexuality </w:t>
      </w:r>
      <w:r>
        <w:t xml:space="preserve">and abortion </w:t>
      </w:r>
      <w:r w:rsidRPr="0074493C">
        <w:t xml:space="preserve">in Africa will not only provide a better understanding of how to navigate these dynamics, but also of how to avoid, or counter similar politicisation dynamics </w:t>
      </w:r>
      <w:r>
        <w:t>elsewhere (particularly in Asia and Latin America)</w:t>
      </w:r>
      <w:r w:rsidR="00DC64D4" w:rsidRPr="0074493C">
        <w:t xml:space="preserve"> </w:t>
      </w:r>
    </w:p>
    <w:p w14:paraId="728ADC6B" w14:textId="7DD5DC8C" w:rsidR="00703A46" w:rsidRPr="00703A46" w:rsidRDefault="00703A46" w:rsidP="00497C60">
      <w:pPr>
        <w:pStyle w:val="Heading3"/>
      </w:pPr>
      <w:r>
        <w:t xml:space="preserve">2.3 Questions and approach </w:t>
      </w:r>
    </w:p>
    <w:p w14:paraId="5436F932" w14:textId="207193D6" w:rsidR="00765D61" w:rsidRDefault="008632C6" w:rsidP="006B5159">
      <w:r w:rsidRPr="00367165">
        <w:t>Th</w:t>
      </w:r>
      <w:r w:rsidR="004C2BB4" w:rsidRPr="00367165">
        <w:t xml:space="preserve">is </w:t>
      </w:r>
      <w:r w:rsidR="00F1405E">
        <w:t>two</w:t>
      </w:r>
      <w:r w:rsidRPr="00367165">
        <w:t xml:space="preserve">-pronged study combines a mix of quantitative and qualitative methods to study selected low-to-middle income countries in Africa </w:t>
      </w:r>
      <w:r w:rsidR="008E4A6C">
        <w:t xml:space="preserve">and asks: </w:t>
      </w:r>
    </w:p>
    <w:p w14:paraId="5C02C49C" w14:textId="77777777" w:rsidR="00765D61" w:rsidRDefault="00EC315C" w:rsidP="002E3DDB">
      <w:pPr>
        <w:ind w:left="1287" w:hanging="720"/>
      </w:pPr>
      <w:r w:rsidRPr="00367165">
        <w:t xml:space="preserve">(1) </w:t>
      </w:r>
      <w:r w:rsidR="008E4A6C">
        <w:t xml:space="preserve">What are </w:t>
      </w:r>
      <w:r w:rsidRPr="00367165">
        <w:t>health and health systems impacts of criminalization of abortion and same-sex relations</w:t>
      </w:r>
      <w:r w:rsidR="008E4A6C">
        <w:t>?</w:t>
      </w:r>
    </w:p>
    <w:p w14:paraId="713D7F84" w14:textId="4D79B409" w:rsidR="00E978F8" w:rsidRPr="00367165" w:rsidRDefault="00EC315C" w:rsidP="002E3DDB">
      <w:pPr>
        <w:ind w:left="890" w:hanging="323"/>
      </w:pPr>
      <w:r w:rsidRPr="00367165">
        <w:t xml:space="preserve">(2) </w:t>
      </w:r>
      <w:r w:rsidR="008E4A6C">
        <w:t xml:space="preserve">What are the </w:t>
      </w:r>
      <w:r w:rsidRPr="00367165">
        <w:t>dynamics driving the trend towards criminalization</w:t>
      </w:r>
      <w:r w:rsidR="00153D53" w:rsidRPr="00367165">
        <w:t xml:space="preserve"> </w:t>
      </w:r>
      <w:r w:rsidRPr="00367165">
        <w:t xml:space="preserve">– </w:t>
      </w:r>
      <w:r w:rsidR="007F2901" w:rsidRPr="00367165">
        <w:t xml:space="preserve">and the </w:t>
      </w:r>
      <w:r w:rsidR="008632C6" w:rsidRPr="00367165">
        <w:t xml:space="preserve">reverse in </w:t>
      </w:r>
      <w:r w:rsidR="00153D53" w:rsidRPr="00367165">
        <w:t>other</w:t>
      </w:r>
      <w:r w:rsidR="008632C6" w:rsidRPr="00367165">
        <w:t xml:space="preserve"> countries</w:t>
      </w:r>
      <w:r w:rsidR="00765D61">
        <w:t xml:space="preserve"> </w:t>
      </w:r>
      <w:r w:rsidR="008632C6" w:rsidRPr="00367165">
        <w:t>–</w:t>
      </w:r>
      <w:r w:rsidRPr="00367165">
        <w:t xml:space="preserve"> and </w:t>
      </w:r>
      <w:r w:rsidR="008E4A6C">
        <w:t xml:space="preserve">what strategies are most effective in advancing change and minimising </w:t>
      </w:r>
      <w:r w:rsidR="00153D53" w:rsidRPr="00367165">
        <w:t>back</w:t>
      </w:r>
      <w:r w:rsidR="008632C6" w:rsidRPr="00367165">
        <w:t>lash</w:t>
      </w:r>
      <w:r w:rsidR="008E4A6C">
        <w:t>?</w:t>
      </w:r>
    </w:p>
    <w:p w14:paraId="5F51EBE7" w14:textId="23CAFC34" w:rsidR="0038305F" w:rsidRDefault="00762B45" w:rsidP="002E3DDB">
      <w:r>
        <w:t>Our theoretical departure is foreground</w:t>
      </w:r>
      <w:r w:rsidR="00F1405E">
        <w:t>ed</w:t>
      </w:r>
      <w:r>
        <w:t xml:space="preserve"> </w:t>
      </w:r>
      <w:r w:rsidR="00F1405E">
        <w:t xml:space="preserve">in </w:t>
      </w:r>
      <w:r>
        <w:t>the logics of both rational choice and norm appropriateness in institutional settings</w:t>
      </w:r>
      <w:r w:rsidR="005C553F">
        <w:t xml:space="preserve"> </w:t>
      </w:r>
      <w:r w:rsidR="00212D57">
        <w:fldChar w:fldCharType="begin"/>
      </w:r>
      <w:r w:rsidR="00212D57">
        <w:instrText xml:space="preserve"> ADDIN EN.CITE &lt;EndNote&gt;&lt;Cite&gt;&lt;Author&gt;Shepsle&lt;/Author&gt;&lt;Year&gt;2006&lt;/Year&gt;&lt;RecNum&gt;1924&lt;/RecNum&gt;&lt;DisplayText&gt;(Shepsle, 2006; March and Olsen, 1984)&lt;/DisplayText&gt;&lt;record&gt;&lt;rec-number&gt;1924&lt;/rec-number&gt;&lt;foreign-keys&gt;&lt;key app="EN" db-id="0wasz9aava290aefastptsrreswaxfatzt5x" timestamp="1433178577"&gt;1924&lt;/key&gt;&lt;/foreign-keys&gt;&lt;ref-type name="Book Section"&gt;5&lt;/ref-type&gt;&lt;contributors&gt;&lt;authors&gt;&lt;author&gt;Shepsle, Kenneth&lt;/author&gt;&lt;/authors&gt;&lt;secondary-authors&gt;&lt;author&gt;Binder, S&lt;/author&gt;&lt;author&gt;Rhodes, R&lt;/author&gt;&lt;author&gt;Rockman, B &lt;/author&gt;&lt;/secondary-authors&gt;&lt;/contributors&gt;&lt;titles&gt;&lt;title&gt;Rational Choice Institutionalism&lt;/title&gt;&lt;secondary-title&gt;Oxford Handbook of Political Institutions&lt;/secondary-title&gt;&lt;/titles&gt;&lt;dates&gt;&lt;year&gt;2006&lt;/year&gt;&lt;/dates&gt;&lt;pub-location&gt;Oxford&lt;/pub-location&gt;&lt;publisher&gt;Oxford University Press&lt;/publisher&gt;&lt;urls&gt;&lt;/urls&gt;&lt;/record&gt;&lt;/Cite&gt;&lt;Cite&gt;&lt;Author&gt;March&lt;/Author&gt;&lt;Year&gt;1984&lt;/Year&gt;&lt;RecNum&gt;1914&lt;/RecNum&gt;&lt;record&gt;&lt;rec-number&gt;1914&lt;/rec-number&gt;&lt;foreign-keys&gt;&lt;key app="EN" db-id="0wasz9aava290aefastptsrreswaxfatzt5x" timestamp="1432724742"&gt;1914&lt;/key&gt;&lt;/foreign-keys&gt;&lt;ref-type name="Journal Article"&gt;17&lt;/ref-type&gt;&lt;contributors&gt;&lt;authors&gt;&lt;author&gt;March, JG.&lt;/author&gt;&lt;author&gt;Olsen, JP. &lt;/author&gt;&lt;/authors&gt;&lt;/contributors&gt;&lt;titles&gt;&lt;title&gt;The New Institutionalism: Organizational Factors in Political Life&lt;/title&gt;&lt;secondary-title&gt;American Political Science Review&lt;/secondary-title&gt;&lt;/titles&gt;&lt;periodical&gt;&lt;full-title&gt;American Political Science Review&lt;/full-title&gt;&lt;/periodical&gt;&lt;pages&gt;734-749&lt;/pages&gt;&lt;volume&gt;78&lt;/volume&gt;&lt;dates&gt;&lt;year&gt;1984&lt;/year&gt;&lt;/dates&gt;&lt;urls&gt;&lt;/urls&gt;&lt;/record&gt;&lt;/Cite&gt;&lt;/EndNote&gt;</w:instrText>
      </w:r>
      <w:r w:rsidR="00212D57">
        <w:fldChar w:fldCharType="separate"/>
      </w:r>
      <w:r w:rsidR="00212D57">
        <w:rPr>
          <w:noProof/>
        </w:rPr>
        <w:t>(</w:t>
      </w:r>
      <w:hyperlink w:anchor="_ENREF_15" w:tooltip="Shepsle, 2006 #1924" w:history="1">
        <w:r w:rsidR="00212D57">
          <w:rPr>
            <w:noProof/>
          </w:rPr>
          <w:t>Shepsle, 2006</w:t>
        </w:r>
      </w:hyperlink>
      <w:r w:rsidR="00212D57">
        <w:rPr>
          <w:noProof/>
        </w:rPr>
        <w:t xml:space="preserve">; </w:t>
      </w:r>
      <w:hyperlink w:anchor="_ENREF_9" w:tooltip="March, 1984 #1914" w:history="1">
        <w:r w:rsidR="00212D57">
          <w:rPr>
            <w:noProof/>
          </w:rPr>
          <w:t>March and Olsen, 1984</w:t>
        </w:r>
      </w:hyperlink>
      <w:r w:rsidR="00212D57">
        <w:rPr>
          <w:noProof/>
        </w:rPr>
        <w:t>)</w:t>
      </w:r>
      <w:r w:rsidR="00212D57">
        <w:fldChar w:fldCharType="end"/>
      </w:r>
      <w:r>
        <w:t>.</w:t>
      </w:r>
      <w:r w:rsidR="00F1405E">
        <w:t xml:space="preserve"> This synthesis presumes that </w:t>
      </w:r>
      <w:r w:rsidR="0038305F">
        <w:t xml:space="preserve">human </w:t>
      </w:r>
      <w:r w:rsidR="00F1405E">
        <w:t>behaviour is determined by individual preferences and prevailing norms but that institutions also imprint and shape these decisional logics</w:t>
      </w:r>
      <w:r w:rsidR="0038305F">
        <w:t>, internally and externally</w:t>
      </w:r>
      <w:r w:rsidR="00F1405E">
        <w:t xml:space="preserve">. </w:t>
      </w:r>
      <w:r w:rsidR="0038305F">
        <w:t xml:space="preserve">This perspective has consequence for the way in which we trace the health impacts and drivers of criminalisation. </w:t>
      </w:r>
    </w:p>
    <w:p w14:paraId="64D3EDFC" w14:textId="00D74E91" w:rsidR="00536479" w:rsidRDefault="0038305F" w:rsidP="002E3DDB">
      <w:r>
        <w:tab/>
        <w:t xml:space="preserve">First, we presume that </w:t>
      </w:r>
      <w:r w:rsidR="00F1405E">
        <w:t xml:space="preserve">the </w:t>
      </w:r>
      <w:r w:rsidR="00F1405E" w:rsidRPr="002E3DDB">
        <w:rPr>
          <w:b/>
        </w:rPr>
        <w:t>type of institution</w:t>
      </w:r>
      <w:r w:rsidR="00F1405E">
        <w:t xml:space="preserve"> matters</w:t>
      </w:r>
      <w:r>
        <w:t xml:space="preserve">. </w:t>
      </w:r>
      <w:r w:rsidR="0063340B">
        <w:t>With regard to the first research question</w:t>
      </w:r>
      <w:r w:rsidR="00536479">
        <w:t>, a</w:t>
      </w:r>
      <w:r w:rsidR="00F1405E">
        <w:t xml:space="preserve"> multi-level approach </w:t>
      </w:r>
      <w:r>
        <w:t xml:space="preserve">is adopted </w:t>
      </w:r>
      <w:r w:rsidR="00F93C47">
        <w:t xml:space="preserve">and we surmise </w:t>
      </w:r>
      <w:r>
        <w:t xml:space="preserve">that </w:t>
      </w:r>
      <w:r w:rsidR="0057772F" w:rsidRPr="00367165">
        <w:t>politici</w:t>
      </w:r>
      <w:r w:rsidR="000666A1" w:rsidRPr="00367165">
        <w:t>s</w:t>
      </w:r>
      <w:r w:rsidR="0057772F" w:rsidRPr="00367165">
        <w:t xml:space="preserve">ation </w:t>
      </w:r>
      <w:r w:rsidR="000666A1" w:rsidRPr="00367165">
        <w:t xml:space="preserve">and </w:t>
      </w:r>
      <w:r w:rsidR="00E978F8" w:rsidRPr="00367165">
        <w:t>criminali</w:t>
      </w:r>
      <w:r w:rsidR="000666A1" w:rsidRPr="00367165">
        <w:t>s</w:t>
      </w:r>
      <w:r w:rsidR="00E978F8" w:rsidRPr="00367165">
        <w:t>ation</w:t>
      </w:r>
      <w:r w:rsidR="00E125BA" w:rsidRPr="00367165">
        <w:t xml:space="preserve"> affects </w:t>
      </w:r>
      <w:r w:rsidR="009C5FBC" w:rsidRPr="00367165">
        <w:t xml:space="preserve">the structure and functioning of </w:t>
      </w:r>
      <w:r w:rsidR="00E125BA" w:rsidRPr="00367165">
        <w:t>health</w:t>
      </w:r>
      <w:r w:rsidR="009C5FBC" w:rsidRPr="00367165">
        <w:t xml:space="preserve"> systems</w:t>
      </w:r>
      <w:r w:rsidR="00E125BA" w:rsidRPr="00367165">
        <w:t xml:space="preserve"> </w:t>
      </w:r>
      <w:r w:rsidR="009C5FBC" w:rsidRPr="00367165">
        <w:t xml:space="preserve">as well as their usage </w:t>
      </w:r>
      <w:r w:rsidR="00E125BA" w:rsidRPr="00367165">
        <w:t>by</w:t>
      </w:r>
      <w:r w:rsidR="00E978F8" w:rsidRPr="00367165">
        <w:t xml:space="preserve"> </w:t>
      </w:r>
      <w:r w:rsidR="00E125BA" w:rsidRPr="00367165">
        <w:t>changing</w:t>
      </w:r>
      <w:r w:rsidR="00E978F8" w:rsidRPr="00367165">
        <w:t xml:space="preserve"> t</w:t>
      </w:r>
      <w:r w:rsidR="00E125BA" w:rsidRPr="00367165">
        <w:t xml:space="preserve">he behaviour of </w:t>
      </w:r>
      <w:r w:rsidR="00E125BA" w:rsidRPr="002E3DDB">
        <w:t>key actors</w:t>
      </w:r>
      <w:r w:rsidR="00E125BA" w:rsidRPr="00367165">
        <w:t xml:space="preserve"> </w:t>
      </w:r>
      <w:r w:rsidR="0057772F" w:rsidRPr="00367165">
        <w:t xml:space="preserve">at different levels </w:t>
      </w:r>
      <w:r w:rsidR="00E125BA" w:rsidRPr="00367165">
        <w:t xml:space="preserve">- </w:t>
      </w:r>
      <w:r w:rsidR="00E978F8" w:rsidRPr="00367165">
        <w:t xml:space="preserve">health policy-makers, health </w:t>
      </w:r>
      <w:r w:rsidR="00E125BA" w:rsidRPr="00367165">
        <w:t>service providers</w:t>
      </w:r>
      <w:r w:rsidR="00762B45">
        <w:t>,</w:t>
      </w:r>
      <w:r w:rsidR="00E125BA" w:rsidRPr="00367165">
        <w:t xml:space="preserve"> </w:t>
      </w:r>
      <w:r w:rsidR="009C5FBC" w:rsidRPr="00367165">
        <w:t xml:space="preserve">potential patients (in this case </w:t>
      </w:r>
      <w:r w:rsidR="00E978F8" w:rsidRPr="00367165">
        <w:t>individuals engaging in same se</w:t>
      </w:r>
      <w:r w:rsidR="00E125BA" w:rsidRPr="00367165">
        <w:t>x relations or seeking abortion</w:t>
      </w:r>
      <w:r w:rsidR="009C5FBC" w:rsidRPr="00367165">
        <w:t>)</w:t>
      </w:r>
      <w:r w:rsidR="00762B45">
        <w:t xml:space="preserve"> and the broader communities in which affected individuals live</w:t>
      </w:r>
      <w:r w:rsidR="0057772F" w:rsidRPr="00367165">
        <w:t xml:space="preserve">. </w:t>
      </w:r>
      <w:r w:rsidR="00536479">
        <w:t xml:space="preserve">Similarly, with regard to the second research question, we presume </w:t>
      </w:r>
      <w:proofErr w:type="gramStart"/>
      <w:r w:rsidR="00536479">
        <w:t xml:space="preserve">that the </w:t>
      </w:r>
      <w:r w:rsidR="001739E2">
        <w:t xml:space="preserve">decisional logics of </w:t>
      </w:r>
      <w:r w:rsidR="00536479">
        <w:t>actors</w:t>
      </w:r>
      <w:r w:rsidR="008A68C8">
        <w:t xml:space="preserve"> who </w:t>
      </w:r>
      <w:r w:rsidR="00497EF8">
        <w:t xml:space="preserve">potentially </w:t>
      </w:r>
      <w:r w:rsidR="008A68C8">
        <w:t>drive</w:t>
      </w:r>
      <w:r w:rsidR="00497EF8">
        <w:t xml:space="preserve"> </w:t>
      </w:r>
      <w:r w:rsidR="008A68C8">
        <w:t>criminalization</w:t>
      </w:r>
      <w:r w:rsidR="00536479">
        <w:t xml:space="preserve"> (government and opposition politicians; </w:t>
      </w:r>
      <w:r w:rsidR="001739E2">
        <w:t xml:space="preserve">judges; </w:t>
      </w:r>
      <w:r w:rsidR="00FA520E">
        <w:t xml:space="preserve">religious and other </w:t>
      </w:r>
      <w:r w:rsidR="001739E2">
        <w:t xml:space="preserve">civil society actors; and voters) </w:t>
      </w:r>
      <w:r w:rsidR="009508E8">
        <w:t xml:space="preserve">are </w:t>
      </w:r>
      <w:r w:rsidR="001739E2">
        <w:t>shaped by their</w:t>
      </w:r>
      <w:r w:rsidR="00536479">
        <w:t xml:space="preserve"> institutional setting</w:t>
      </w:r>
      <w:proofErr w:type="gramEnd"/>
      <w:r w:rsidR="001739E2">
        <w:t>.</w:t>
      </w:r>
      <w:r w:rsidR="000A00D7">
        <w:rPr>
          <w:rStyle w:val="FootnoteReference"/>
        </w:rPr>
        <w:footnoteReference w:id="11"/>
      </w:r>
    </w:p>
    <w:p w14:paraId="315DBA0F" w14:textId="27AD673F" w:rsidR="00F93C47" w:rsidRDefault="00F93C47" w:rsidP="00536479">
      <w:pPr>
        <w:ind w:firstLine="720"/>
      </w:pPr>
      <w:r>
        <w:t xml:space="preserve">Second, </w:t>
      </w:r>
      <w:r w:rsidR="00996E2B" w:rsidRPr="00367165">
        <w:t xml:space="preserve">we assume that the </w:t>
      </w:r>
      <w:r w:rsidR="00996E2B" w:rsidRPr="00367165">
        <w:rPr>
          <w:b/>
        </w:rPr>
        <w:t>causal mechanism</w:t>
      </w:r>
      <w:r w:rsidR="00147AEF" w:rsidRPr="00367165">
        <w:rPr>
          <w:b/>
        </w:rPr>
        <w:t>s</w:t>
      </w:r>
      <w:r w:rsidR="00996E2B" w:rsidRPr="00367165">
        <w:rPr>
          <w:b/>
        </w:rPr>
        <w:t xml:space="preserve"> </w:t>
      </w:r>
      <w:r w:rsidR="00996E2B" w:rsidRPr="00367165">
        <w:t xml:space="preserve">through which </w:t>
      </w:r>
      <w:r>
        <w:t xml:space="preserve">change </w:t>
      </w:r>
      <w:r w:rsidR="00996E2B" w:rsidRPr="00367165">
        <w:t xml:space="preserve">occurs, is by </w:t>
      </w:r>
      <w:r w:rsidR="00996E2B" w:rsidRPr="00367165">
        <w:rPr>
          <w:b/>
        </w:rPr>
        <w:t xml:space="preserve">changing </w:t>
      </w:r>
      <w:r w:rsidR="00E978F8" w:rsidRPr="00367165">
        <w:rPr>
          <w:b/>
        </w:rPr>
        <w:t>the</w:t>
      </w:r>
      <w:r w:rsidR="00996E2B" w:rsidRPr="00367165">
        <w:rPr>
          <w:b/>
        </w:rPr>
        <w:t xml:space="preserve"> actors</w:t>
      </w:r>
      <w:r w:rsidR="003C1A64" w:rsidRPr="00367165">
        <w:rPr>
          <w:b/>
        </w:rPr>
        <w:t>’</w:t>
      </w:r>
      <w:r w:rsidR="00A9385E" w:rsidRPr="00367165">
        <w:rPr>
          <w:b/>
        </w:rPr>
        <w:t xml:space="preserve"> </w:t>
      </w:r>
      <w:r w:rsidR="003C1A64" w:rsidRPr="00367165">
        <w:rPr>
          <w:b/>
        </w:rPr>
        <w:t>motivation</w:t>
      </w:r>
      <w:r w:rsidR="00AF599F">
        <w:rPr>
          <w:b/>
        </w:rPr>
        <w:t xml:space="preserve"> </w:t>
      </w:r>
      <w:r w:rsidR="003C1A64" w:rsidRPr="00212D57">
        <w:t xml:space="preserve">to act in a particular way </w:t>
      </w:r>
      <w:r w:rsidR="003C1A64" w:rsidRPr="00367165">
        <w:rPr>
          <w:b/>
        </w:rPr>
        <w:t xml:space="preserve">and/or their </w:t>
      </w:r>
      <w:r w:rsidR="00A9385E" w:rsidRPr="00367165">
        <w:rPr>
          <w:b/>
        </w:rPr>
        <w:t>opportunity structure</w:t>
      </w:r>
      <w:r w:rsidR="009C5FBC" w:rsidRPr="00367165">
        <w:t xml:space="preserve"> (</w:t>
      </w:r>
      <w:r w:rsidR="003C1A64" w:rsidRPr="00367165">
        <w:t xml:space="preserve">the </w:t>
      </w:r>
      <w:r w:rsidR="009C5FBC" w:rsidRPr="00367165">
        <w:t xml:space="preserve">barriers and resources they </w:t>
      </w:r>
      <w:r w:rsidR="003C1A64" w:rsidRPr="00367165">
        <w:t>face in the context)</w:t>
      </w:r>
      <w:r w:rsidR="00212D57">
        <w:t xml:space="preserve"> </w:t>
      </w:r>
      <w:r w:rsidR="00212D57">
        <w:rPr>
          <w:rFonts w:cs="Times New Roman"/>
          <w:noProof/>
        </w:rPr>
        <w:fldChar w:fldCharType="begin"/>
      </w:r>
      <w:r w:rsidR="00212D57">
        <w:rPr>
          <w:rFonts w:cs="Times New Roman"/>
          <w:noProof/>
        </w:rPr>
        <w:instrText xml:space="preserve"> ADDIN EN.CITE &lt;EndNote&gt;&lt;Cite&gt;&lt;Author&gt;Ostrom&lt;/Author&gt;&lt;Year&gt;2000&lt;/Year&gt;&lt;RecNum&gt;1956&lt;/RecNum&gt;&lt;DisplayText&gt;(Ostrom, 2000; Hilson, 2002)&lt;/DisplayText&gt;&lt;record&gt;&lt;rec-number&gt;1956&lt;/rec-number&gt;&lt;foreign-keys&gt;&lt;key app="EN" db-id="0wasz9aava290aefastptsrreswaxfatzt5x" timestamp="1445604919"&gt;1956&lt;/key&gt;&lt;/foreign-keys&gt;&lt;ref-type name="Journal Article"&gt;17&lt;/ref-type&gt;&lt;contributors&gt;&lt;authors&gt;&lt;author&gt;Ostrom, Ellinor&lt;/author&gt;&lt;/authors&gt;&lt;/contributors&gt;&lt;titles&gt;&lt;title&gt;Collective action and the Evolution of Social Norms&lt;/title&gt;&lt;secondary-title&gt;The Journal of Economic Perspectives&lt;/secondary-title&gt;&lt;/titles&gt;&lt;periodical&gt;&lt;full-title&gt;The Journal of Economic Perspectives&lt;/full-title&gt;&lt;/periodical&gt;&lt;pages&gt;137-158&lt;/pages&gt;&lt;volume&gt;14&lt;/volume&gt;&lt;number&gt;3&lt;/number&gt;&lt;dates&gt;&lt;year&gt;2000&lt;/year&gt;&lt;/dates&gt;&lt;urls&gt;&lt;/urls&gt;&lt;/record&gt;&lt;/Cite&gt;&lt;Cite&gt;&lt;Author&gt;Hilson&lt;/Author&gt;&lt;Year&gt;2002&lt;/Year&gt;&lt;RecNum&gt;1921&lt;/RecNum&gt;&lt;record&gt;&lt;rec-number&gt;1921&lt;/rec-number&gt;&lt;foreign-keys&gt;&lt;key app="EN" db-id="0wasz9aava290aefastptsrreswaxfatzt5x" timestamp="1432774078"&gt;1921&lt;/key&gt;&lt;/foreign-keys&gt;&lt;ref-type name="Journal Article"&gt;17&lt;/ref-type&gt;&lt;contributors&gt;&lt;authors&gt;&lt;author&gt;Hilson, C.&lt;/author&gt;&lt;/authors&gt;&lt;/contributors&gt;&lt;titles&gt;&lt;title&gt;New social movements: the role of legal opportunity&lt;/title&gt;&lt;secondary-title&gt;Journal of European Public Policy&lt;/secondary-title&gt;&lt;/titles&gt;&lt;periodical&gt;&lt;full-title&gt;Journal of European Public Policy&lt;/full-title&gt;&lt;/periodical&gt;&lt;pages&gt;238-255&lt;/pages&gt;&lt;volume&gt;9&lt;/volume&gt;&lt;number&gt;2&lt;/number&gt;&lt;dates&gt;&lt;year&gt;2002&lt;/year&gt;&lt;/dates&gt;&lt;urls&gt;&lt;/urls&gt;&lt;/record&gt;&lt;/Cite&gt;&lt;/EndNote&gt;</w:instrText>
      </w:r>
      <w:r w:rsidR="00212D57">
        <w:rPr>
          <w:rFonts w:cs="Times New Roman"/>
          <w:noProof/>
        </w:rPr>
        <w:fldChar w:fldCharType="separate"/>
      </w:r>
      <w:r w:rsidR="00212D57">
        <w:rPr>
          <w:rFonts w:cs="Times New Roman"/>
          <w:noProof/>
        </w:rPr>
        <w:t>(</w:t>
      </w:r>
      <w:hyperlink w:anchor="_ENREF_13" w:tooltip="Ostrom, 2000 #1956" w:history="1">
        <w:r w:rsidR="00212D57">
          <w:rPr>
            <w:rFonts w:cs="Times New Roman"/>
            <w:noProof/>
          </w:rPr>
          <w:t>Ostrom, 2000</w:t>
        </w:r>
      </w:hyperlink>
      <w:r w:rsidR="00212D57">
        <w:rPr>
          <w:rFonts w:cs="Times New Roman"/>
          <w:noProof/>
        </w:rPr>
        <w:t xml:space="preserve">; </w:t>
      </w:r>
      <w:hyperlink w:anchor="_ENREF_3" w:tooltip="Hilson, 2002 #1921" w:history="1">
        <w:r w:rsidR="00212D57">
          <w:rPr>
            <w:rFonts w:cs="Times New Roman"/>
            <w:noProof/>
          </w:rPr>
          <w:t>Hilson, 2002</w:t>
        </w:r>
      </w:hyperlink>
      <w:r w:rsidR="00212D57">
        <w:rPr>
          <w:rFonts w:cs="Times New Roman"/>
          <w:noProof/>
        </w:rPr>
        <w:t>)</w:t>
      </w:r>
      <w:r w:rsidR="00212D57">
        <w:rPr>
          <w:rFonts w:cs="Times New Roman"/>
          <w:noProof/>
        </w:rPr>
        <w:fldChar w:fldCharType="end"/>
      </w:r>
      <w:r w:rsidR="003C1A64" w:rsidRPr="00367165">
        <w:t xml:space="preserve">. </w:t>
      </w:r>
      <w:r w:rsidR="009508E8">
        <w:t xml:space="preserve">For </w:t>
      </w:r>
      <w:r w:rsidR="00FA520E">
        <w:t xml:space="preserve">social and political actors, </w:t>
      </w:r>
      <w:r w:rsidR="00363211">
        <w:t>the motivation to engage for or against criminalisation can be normative (</w:t>
      </w:r>
      <w:r w:rsidR="0078261B">
        <w:t xml:space="preserve">for example </w:t>
      </w:r>
      <w:r w:rsidR="00363211">
        <w:t xml:space="preserve">a sincerely held belief that </w:t>
      </w:r>
      <w:r w:rsidR="0078261B">
        <w:t>abortion and/or homosexuality is sinful and a treat to the moral fabric of society</w:t>
      </w:r>
      <w:r w:rsidR="00AC1D5C">
        <w:t xml:space="preserve"> – or that criminalization is against human rights</w:t>
      </w:r>
      <w:r w:rsidR="0078261B">
        <w:t>)</w:t>
      </w:r>
      <w:r w:rsidR="00363211">
        <w:t xml:space="preserve"> or instrumental </w:t>
      </w:r>
      <w:r w:rsidR="0021152C">
        <w:t>(</w:t>
      </w:r>
      <w:r w:rsidR="00363211">
        <w:t xml:space="preserve">that </w:t>
      </w:r>
      <w:r w:rsidR="0021152C">
        <w:t xml:space="preserve">engagement </w:t>
      </w:r>
      <w:r w:rsidR="00C155EE">
        <w:t xml:space="preserve">for </w:t>
      </w:r>
      <w:r w:rsidR="00AC1D5C">
        <w:t xml:space="preserve">or against </w:t>
      </w:r>
      <w:r w:rsidR="00C155EE">
        <w:t>criminalization</w:t>
      </w:r>
      <w:r w:rsidR="0021152C">
        <w:t xml:space="preserve"> </w:t>
      </w:r>
      <w:r w:rsidR="0078261B">
        <w:t>will advance other aims, such as electoral victory</w:t>
      </w:r>
      <w:r w:rsidR="00AC1D5C">
        <w:t xml:space="preserve"> or public health</w:t>
      </w:r>
      <w:r w:rsidR="0078261B">
        <w:t>)</w:t>
      </w:r>
      <w:r w:rsidR="0021152C">
        <w:t>. W</w:t>
      </w:r>
      <w:r w:rsidR="00363211">
        <w:t>hether and how they act on the motivation depend on their evaluation of</w:t>
      </w:r>
      <w:r w:rsidR="0078261B">
        <w:t xml:space="preserve"> what</w:t>
      </w:r>
      <w:r w:rsidR="0021152C">
        <w:t xml:space="preserve"> will </w:t>
      </w:r>
      <w:r w:rsidR="0040740A">
        <w:t>b</w:t>
      </w:r>
      <w:r w:rsidR="00AC1D5C">
        <w:t xml:space="preserve">est </w:t>
      </w:r>
      <w:r w:rsidR="0021152C">
        <w:t>advance their cause in the context and, given their resources and constraints</w:t>
      </w:r>
      <w:r w:rsidR="00C155EE">
        <w:t>.</w:t>
      </w:r>
      <w:r w:rsidR="0078261B">
        <w:t xml:space="preserve"> </w:t>
      </w:r>
      <w:r w:rsidR="009508E8">
        <w:t>For health care providers and –seekers,</w:t>
      </w:r>
      <w:r w:rsidR="00234004">
        <w:t xml:space="preserve"> c</w:t>
      </w:r>
      <w:r w:rsidR="00F1743D" w:rsidRPr="00367165">
        <w:t>hanges in the law (de/criminalization) and in the level of politicization of the issu</w:t>
      </w:r>
      <w:r w:rsidR="00B744D8" w:rsidRPr="00367165">
        <w:t>e</w:t>
      </w:r>
      <w:r w:rsidR="00234004">
        <w:t>,</w:t>
      </w:r>
      <w:r w:rsidR="00B744D8" w:rsidRPr="00367165">
        <w:t xml:space="preserve"> are among a range of factors (cultural, religious and professional </w:t>
      </w:r>
      <w:r w:rsidR="00F1743D" w:rsidRPr="00367165">
        <w:t xml:space="preserve">norms, attitudes, </w:t>
      </w:r>
      <w:r w:rsidR="001C446E" w:rsidRPr="00367165">
        <w:t xml:space="preserve">national and international </w:t>
      </w:r>
      <w:r w:rsidR="00F1743D" w:rsidRPr="00367165">
        <w:t>reso</w:t>
      </w:r>
      <w:r w:rsidR="00B744D8" w:rsidRPr="00367165">
        <w:t>urces</w:t>
      </w:r>
      <w:r w:rsidR="001C446E" w:rsidRPr="00367165">
        <w:t xml:space="preserve"> and allies</w:t>
      </w:r>
      <w:r w:rsidR="00B744D8" w:rsidRPr="00367165">
        <w:t>, material incentives</w:t>
      </w:r>
      <w:r w:rsidR="00F1743D" w:rsidRPr="00367165">
        <w:t xml:space="preserve">) </w:t>
      </w:r>
      <w:r w:rsidR="001C446E" w:rsidRPr="00367165">
        <w:t xml:space="preserve">that </w:t>
      </w:r>
      <w:r w:rsidR="00F1743D" w:rsidRPr="00367165">
        <w:t>interact and impact</w:t>
      </w:r>
      <w:r w:rsidR="001C446E" w:rsidRPr="00367165">
        <w:t xml:space="preserve"> on</w:t>
      </w:r>
      <w:r w:rsidR="00F1743D" w:rsidRPr="00367165">
        <w:t xml:space="preserve"> their </w:t>
      </w:r>
      <w:r w:rsidR="001C446E" w:rsidRPr="00367165">
        <w:t>decisions</w:t>
      </w:r>
      <w:r w:rsidR="00F1743D" w:rsidRPr="00367165">
        <w:t xml:space="preserve"> </w:t>
      </w:r>
      <w:r w:rsidR="001C446E" w:rsidRPr="00367165">
        <w:t>regarding</w:t>
      </w:r>
      <w:r w:rsidR="00F1743D" w:rsidRPr="00367165">
        <w:t xml:space="preserve"> how to design </w:t>
      </w:r>
      <w:r w:rsidR="00F1743D" w:rsidRPr="00367165">
        <w:lastRenderedPageBreak/>
        <w:t xml:space="preserve">health policies or provide or seek services. </w:t>
      </w:r>
      <w:r w:rsidR="009508E8">
        <w:t>Thus</w:t>
      </w:r>
      <w:r w:rsidR="00B744D8" w:rsidRPr="00367165">
        <w:t>,</w:t>
      </w:r>
      <w:r w:rsidR="00461D17" w:rsidRPr="00367165">
        <w:t xml:space="preserve"> while criminalization clearly is a barrier to legal abortions,</w:t>
      </w:r>
      <w:r w:rsidR="00B744D8" w:rsidRPr="00367165">
        <w:t xml:space="preserve"> </w:t>
      </w:r>
      <w:r w:rsidR="00147AEF" w:rsidRPr="00367165">
        <w:t>decriminalisation in</w:t>
      </w:r>
      <w:r w:rsidR="00B744D8" w:rsidRPr="00367165">
        <w:t xml:space="preserve"> itself will</w:t>
      </w:r>
      <w:r w:rsidR="009508E8">
        <w:t xml:space="preserve"> not automatically </w:t>
      </w:r>
      <w:r w:rsidR="00B744D8" w:rsidRPr="00367165">
        <w:t xml:space="preserve">lead to </w:t>
      </w:r>
      <w:r w:rsidR="00461D17" w:rsidRPr="00367165">
        <w:t xml:space="preserve">access to safe and legal </w:t>
      </w:r>
      <w:r w:rsidR="000666A1" w:rsidRPr="00367165">
        <w:t>abortions</w:t>
      </w:r>
      <w:r w:rsidR="00461D17" w:rsidRPr="00367165">
        <w:t xml:space="preserve"> or </w:t>
      </w:r>
      <w:r w:rsidR="001C446E" w:rsidRPr="00367165">
        <w:t>better</w:t>
      </w:r>
      <w:r w:rsidR="00B744D8" w:rsidRPr="00367165">
        <w:t xml:space="preserve"> </w:t>
      </w:r>
      <w:r w:rsidR="001C446E" w:rsidRPr="00367165">
        <w:t xml:space="preserve">maternal </w:t>
      </w:r>
      <w:r w:rsidR="00B744D8" w:rsidRPr="00367165">
        <w:t>health outcomes.</w:t>
      </w:r>
      <w:r w:rsidR="0033515A">
        <w:t xml:space="preserve"> We need to understand the conditions under which decriminalisation agenda can be both advanced and made effective in practice.</w:t>
      </w:r>
      <w:r>
        <w:t xml:space="preserve"> </w:t>
      </w:r>
    </w:p>
    <w:p w14:paraId="66671C3F" w14:textId="61B172E8" w:rsidR="00D613B8" w:rsidRDefault="00B744D8" w:rsidP="006B5159">
      <w:pPr>
        <w:ind w:firstLine="720"/>
      </w:pPr>
      <w:r w:rsidRPr="00367165">
        <w:t xml:space="preserve">To understand </w:t>
      </w:r>
      <w:r w:rsidR="001C446E" w:rsidRPr="00367165">
        <w:t xml:space="preserve">when and how </w:t>
      </w:r>
      <w:r w:rsidR="00147AEF" w:rsidRPr="00367165">
        <w:t>(de)</w:t>
      </w:r>
      <w:r w:rsidR="00F1743D" w:rsidRPr="00367165">
        <w:t xml:space="preserve">criminalisation </w:t>
      </w:r>
      <w:r w:rsidR="00147AEF" w:rsidRPr="00367165">
        <w:t>affects health - and be able to act accordingly -</w:t>
      </w:r>
      <w:r w:rsidR="001C446E" w:rsidRPr="00367165">
        <w:t xml:space="preserve"> it </w:t>
      </w:r>
      <w:r w:rsidR="00147AEF" w:rsidRPr="00367165">
        <w:t>is t</w:t>
      </w:r>
      <w:r w:rsidR="004F4404" w:rsidRPr="00367165">
        <w:t xml:space="preserve">herefore </w:t>
      </w:r>
      <w:r w:rsidR="00147AEF" w:rsidRPr="00367165">
        <w:t>necessar</w:t>
      </w:r>
      <w:r w:rsidR="001C446E" w:rsidRPr="00367165">
        <w:t>y to understand the dynamics at play at different levels of the health system</w:t>
      </w:r>
      <w:r w:rsidR="004F4404" w:rsidRPr="00367165">
        <w:t xml:space="preserve">. </w:t>
      </w:r>
      <w:r w:rsidR="001C446E" w:rsidRPr="00367165">
        <w:t xml:space="preserve"> </w:t>
      </w:r>
      <w:r w:rsidR="000F5AA2" w:rsidRPr="00367165">
        <w:t>T</w:t>
      </w:r>
      <w:r w:rsidR="001C446E" w:rsidRPr="00367165">
        <w:t xml:space="preserve">his is </w:t>
      </w:r>
      <w:r w:rsidR="00BA0147" w:rsidRPr="00367165">
        <w:t xml:space="preserve">illustrated in the right hand side of </w:t>
      </w:r>
      <w:r w:rsidR="000F5AA2" w:rsidRPr="00367165">
        <w:t>Figure 1</w:t>
      </w:r>
      <w:r w:rsidR="00BD5B75" w:rsidRPr="00367165">
        <w:t xml:space="preserve"> (marked </w:t>
      </w:r>
      <w:r w:rsidR="00BD5B75" w:rsidRPr="00367165">
        <w:rPr>
          <w:b/>
          <w:sz w:val="18"/>
          <w:szCs w:val="18"/>
        </w:rPr>
        <w:t>STUDY 1</w:t>
      </w:r>
      <w:r w:rsidR="00F93C47">
        <w:rPr>
          <w:b/>
          <w:sz w:val="18"/>
          <w:szCs w:val="18"/>
        </w:rPr>
        <w:t xml:space="preserve"> HEALTH EFFECTS</w:t>
      </w:r>
      <w:r w:rsidR="00BB1220">
        <w:rPr>
          <w:b/>
          <w:sz w:val="18"/>
          <w:szCs w:val="18"/>
        </w:rPr>
        <w:t>)</w:t>
      </w:r>
      <w:r w:rsidR="00263DF1">
        <w:rPr>
          <w:b/>
          <w:sz w:val="18"/>
          <w:szCs w:val="18"/>
        </w:rPr>
        <w:t>.</w:t>
      </w:r>
      <w:r w:rsidR="00BB1220">
        <w:rPr>
          <w:b/>
          <w:sz w:val="18"/>
          <w:szCs w:val="18"/>
        </w:rPr>
        <w:t xml:space="preserve"> </w:t>
      </w:r>
      <w:r w:rsidR="00BB1220">
        <w:t xml:space="preserve">Here, </w:t>
      </w:r>
      <w:r w:rsidR="00BD5B75" w:rsidRPr="00212D57">
        <w:t xml:space="preserve">criminalization and politicization </w:t>
      </w:r>
      <w:r w:rsidR="00BB1220">
        <w:t xml:space="preserve">are </w:t>
      </w:r>
      <w:r w:rsidR="00BD5B75" w:rsidRPr="00212D57">
        <w:t>the independent variables</w:t>
      </w:r>
      <w:r w:rsidR="00BA0147" w:rsidRPr="00367165">
        <w:t>.</w:t>
      </w:r>
      <w:r w:rsidR="00D2137C" w:rsidRPr="00367165">
        <w:t xml:space="preserve"> </w:t>
      </w:r>
      <w:r w:rsidR="009A5BB4" w:rsidRPr="00367165">
        <w:t>The blue ar</w:t>
      </w:r>
      <w:r w:rsidR="004C3BAA" w:rsidRPr="00367165">
        <w:t xml:space="preserve">rows signify the assumed causal links between </w:t>
      </w:r>
      <w:r w:rsidR="00147AEF" w:rsidRPr="00367165">
        <w:t>(</w:t>
      </w:r>
      <w:r w:rsidR="004C3BAA" w:rsidRPr="00367165">
        <w:t>de</w:t>
      </w:r>
      <w:r w:rsidR="00147AEF" w:rsidRPr="00367165">
        <w:t>)</w:t>
      </w:r>
      <w:r w:rsidR="004C3BAA" w:rsidRPr="00367165">
        <w:t>criminali</w:t>
      </w:r>
      <w:r w:rsidR="000614CF">
        <w:t>z</w:t>
      </w:r>
      <w:r w:rsidR="004C3BAA" w:rsidRPr="00367165">
        <w:t>ation and different aspects of the health system, w</w:t>
      </w:r>
      <w:r w:rsidR="000666A1" w:rsidRPr="00367165">
        <w:t>h</w:t>
      </w:r>
      <w:r w:rsidR="004C3BAA" w:rsidRPr="00367165">
        <w:t>ile the red arrows signify the independent influence of politici</w:t>
      </w:r>
      <w:r w:rsidR="000614CF">
        <w:t>z</w:t>
      </w:r>
      <w:r w:rsidR="004C3BAA" w:rsidRPr="00367165">
        <w:t xml:space="preserve">ation of the issue (regardless of whether a legal change results). </w:t>
      </w:r>
      <w:r w:rsidR="00D2137C" w:rsidRPr="00367165">
        <w:t>The differently coloured stars</w:t>
      </w:r>
      <w:r w:rsidR="00D613B8" w:rsidRPr="00367165">
        <w:t xml:space="preserve"> </w:t>
      </w:r>
      <w:r w:rsidR="00147AEF" w:rsidRPr="00367165">
        <w:t>signify key actors/</w:t>
      </w:r>
      <w:r w:rsidR="00D2137C" w:rsidRPr="00367165">
        <w:t>decision makers at different levels of the health system</w:t>
      </w:r>
      <w:r w:rsidR="00147AEF" w:rsidRPr="00367165">
        <w:t>: T</w:t>
      </w:r>
      <w:r w:rsidR="00AC1887" w:rsidRPr="00367165">
        <w:t>he blue star illustrate</w:t>
      </w:r>
      <w:r w:rsidR="00FA1A86">
        <w:t>s</w:t>
      </w:r>
      <w:r w:rsidR="00AC1887" w:rsidRPr="00367165">
        <w:t xml:space="preserve"> health policy makers and bureaucrats who develop new health policies (or not) in response to changes in the law; the orange </w:t>
      </w:r>
      <w:r w:rsidR="0040740A">
        <w:t xml:space="preserve">star </w:t>
      </w:r>
      <w:r w:rsidR="00AC1887" w:rsidRPr="00367165">
        <w:t>illustrates health workers at different levels of service provision who may change their practice (or not) in response to the legal changes and/or politicisation of the issue; while the purple stars are potential patients who may change their health care seeking behaviour (or not) or experience changes in stigma and me</w:t>
      </w:r>
      <w:r w:rsidR="000614CF">
        <w:t>n</w:t>
      </w:r>
      <w:r w:rsidR="00AC1887" w:rsidRPr="00367165">
        <w:t>tal health (or not).</w:t>
      </w:r>
      <w:r w:rsidR="00D613B8" w:rsidRPr="00367165">
        <w:t xml:space="preserve"> The rays of the </w:t>
      </w:r>
      <w:r w:rsidR="00422284" w:rsidRPr="00367165">
        <w:t>stars</w:t>
      </w:r>
      <w:r w:rsidR="00147AEF" w:rsidRPr="00367165">
        <w:t xml:space="preserve"> signify the different aspects of the</w:t>
      </w:r>
      <w:r w:rsidR="00CF50AA">
        <w:t xml:space="preserve"> actors’</w:t>
      </w:r>
      <w:r w:rsidR="00D613B8" w:rsidRPr="00367165">
        <w:t xml:space="preserve"> opportunity structure, the multitude of factors that interact to determine the</w:t>
      </w:r>
      <w:r w:rsidR="00CF50AA">
        <w:t xml:space="preserve">ir actions and </w:t>
      </w:r>
      <w:proofErr w:type="spellStart"/>
      <w:r w:rsidR="00CF50AA">
        <w:t>descisions</w:t>
      </w:r>
      <w:proofErr w:type="spellEnd"/>
      <w:r w:rsidR="00D613B8" w:rsidRPr="00367165">
        <w:t>.</w:t>
      </w:r>
    </w:p>
    <w:p w14:paraId="1CB37D9F" w14:textId="6F9208F1" w:rsidR="002C1480" w:rsidRDefault="00C06D49" w:rsidP="0074493C">
      <w:r w:rsidRPr="00C06D49">
        <w:t xml:space="preserve"> </w:t>
      </w:r>
      <w:r>
        <w:rPr>
          <w:noProof/>
          <w:lang w:val="en-US" w:eastAsia="en-US"/>
        </w:rPr>
        <w:drawing>
          <wp:inline distT="0" distB="0" distL="0" distR="0" wp14:anchorId="27A05F81" wp14:editId="77559448">
            <wp:extent cx="5521743" cy="421151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4914" cy="4213933"/>
                    </a:xfrm>
                    <a:prstGeom prst="rect">
                      <a:avLst/>
                    </a:prstGeom>
                    <a:noFill/>
                    <a:ln>
                      <a:noFill/>
                    </a:ln>
                  </pic:spPr>
                </pic:pic>
              </a:graphicData>
            </a:graphic>
          </wp:inline>
        </w:drawing>
      </w:r>
    </w:p>
    <w:p w14:paraId="2CE70358" w14:textId="744F1C57" w:rsidR="002B539C" w:rsidRPr="00367165" w:rsidRDefault="00DB5F39" w:rsidP="006B5159">
      <w:r w:rsidRPr="00367165">
        <w:t xml:space="preserve">The project also seeks to </w:t>
      </w:r>
      <w:r w:rsidRPr="00212D57">
        <w:t>understand the dynamics and causes leading to politicisation of abortion and same sex relations and (in some cases) to changes in the criminal law.</w:t>
      </w:r>
      <w:r w:rsidRPr="00367165">
        <w:rPr>
          <w:b/>
        </w:rPr>
        <w:t xml:space="preserve"> </w:t>
      </w:r>
      <w:r w:rsidRPr="00367165">
        <w:t xml:space="preserve">This part of the research project is illustrated in the left hand side of Figure 1 (marked </w:t>
      </w:r>
      <w:r w:rsidRPr="00367165">
        <w:rPr>
          <w:b/>
          <w:sz w:val="18"/>
          <w:szCs w:val="18"/>
        </w:rPr>
        <w:t>STUDY 2</w:t>
      </w:r>
      <w:r w:rsidR="00F93C47">
        <w:rPr>
          <w:b/>
          <w:sz w:val="18"/>
          <w:szCs w:val="18"/>
        </w:rPr>
        <w:t xml:space="preserve"> CAUSES OF CRIMINALIZATION</w:t>
      </w:r>
      <w:r w:rsidR="00FA1A86">
        <w:rPr>
          <w:b/>
          <w:sz w:val="18"/>
          <w:szCs w:val="18"/>
        </w:rPr>
        <w:t>)</w:t>
      </w:r>
      <w:r w:rsidR="00C06D49">
        <w:rPr>
          <w:b/>
          <w:sz w:val="18"/>
          <w:szCs w:val="18"/>
        </w:rPr>
        <w:t>.</w:t>
      </w:r>
      <w:r w:rsidR="00FA1A86">
        <w:t xml:space="preserve"> Here</w:t>
      </w:r>
      <w:r w:rsidRPr="00F93C47">
        <w:t xml:space="preserve"> </w:t>
      </w:r>
      <w:r w:rsidRPr="00212D57">
        <w:t xml:space="preserve">criminalization and politicization </w:t>
      </w:r>
      <w:r w:rsidR="00FA1A86">
        <w:t xml:space="preserve">are treated </w:t>
      </w:r>
      <w:r w:rsidRPr="00212D57">
        <w:t>as the dependent variables</w:t>
      </w:r>
      <w:r w:rsidRPr="00F93C47">
        <w:t xml:space="preserve">. The blue circle signifies the </w:t>
      </w:r>
      <w:r w:rsidRPr="00367165">
        <w:t xml:space="preserve">existence of criminal laws regarding abortion and/or same sex relations (with the width of the circle potentially expanding or contracting with legal changes). The red cloud signifies politicisation of abortion and homosexuality. This may overlap with and lead to changes in the criminal law, but may also be independent of legal changes and potentially have independent effects.  Again, our overarching hypothesis is that in order to understand why we see politicization of and changes in criminalization of sexual and reproductive rights, it is </w:t>
      </w:r>
      <w:r w:rsidR="00030D23">
        <w:t>necessary</w:t>
      </w:r>
      <w:r w:rsidRPr="00367165">
        <w:t xml:space="preserve"> </w:t>
      </w:r>
      <w:r w:rsidRPr="00367165">
        <w:rPr>
          <w:b/>
        </w:rPr>
        <w:t>to understand key actors’ opportunity structure</w:t>
      </w:r>
      <w:r w:rsidRPr="00367165">
        <w:t xml:space="preserve"> – and </w:t>
      </w:r>
      <w:r w:rsidR="00C06D49">
        <w:t>how these</w:t>
      </w:r>
      <w:r w:rsidRPr="00367165">
        <w:t xml:space="preserve"> interact in different arenas (parliamentary politics, courts, media). </w:t>
      </w:r>
      <w:r w:rsidRPr="00367165">
        <w:rPr>
          <w:b/>
        </w:rPr>
        <w:t>At the national level</w:t>
      </w:r>
      <w:r w:rsidRPr="00367165">
        <w:t>, key</w:t>
      </w:r>
      <w:r w:rsidR="00C06D49">
        <w:t xml:space="preserve"> categories of </w:t>
      </w:r>
      <w:r w:rsidRPr="00367165">
        <w:t xml:space="preserve">actors include political decision makers (represented by the red star); judges (represented by the blue star); and pro- and anti abortion and LGBTIQ civil society actors (including religious leaders, NGOs, human rights/public health community, media) </w:t>
      </w:r>
      <w:r w:rsidRPr="00367165">
        <w:lastRenderedPageBreak/>
        <w:t xml:space="preserve">represented by the black and green stars respectively. </w:t>
      </w:r>
      <w:r w:rsidR="00C06D49">
        <w:t xml:space="preserve">Each category of actors is ideologically diverse, and may contain actors who are pro sexual and reproductive rights (SRR) as well as anti-SRR actors. </w:t>
      </w:r>
      <w:r w:rsidRPr="00367165">
        <w:rPr>
          <w:b/>
        </w:rPr>
        <w:t>International actors</w:t>
      </w:r>
      <w:r w:rsidRPr="00367165">
        <w:t xml:space="preserve"> (such as pro- and anti SRR activists, donors, public health experts, </w:t>
      </w:r>
      <w:r w:rsidR="00D77221" w:rsidRPr="00367165">
        <w:t>and international</w:t>
      </w:r>
      <w:r w:rsidRPr="00367165">
        <w:t xml:space="preserve"> court and treaty body members) also seek to influence domestic laws and policies. The international level actors are particularly significant in the African context with a high level of donor engagement, not least in sexual and reproductive health.</w:t>
      </w:r>
    </w:p>
    <w:p w14:paraId="357824DB" w14:textId="77777777" w:rsidR="00D83D10" w:rsidRPr="00367165" w:rsidRDefault="00703A46" w:rsidP="00123FF2">
      <w:pPr>
        <w:pStyle w:val="Heading3"/>
        <w:spacing w:before="0"/>
      </w:pPr>
      <w:r>
        <w:t xml:space="preserve">2.4 </w:t>
      </w:r>
      <w:r w:rsidR="00D83D10" w:rsidRPr="00367165">
        <w:t>Case selection</w:t>
      </w:r>
    </w:p>
    <w:p w14:paraId="5D2AAFE3" w14:textId="19FF1A03" w:rsidR="005E4C42" w:rsidRPr="00042E75" w:rsidRDefault="00D83D10" w:rsidP="005E4C42">
      <w:pPr>
        <w:rPr>
          <w:lang w:val="en-US"/>
        </w:rPr>
      </w:pPr>
      <w:r w:rsidRPr="00367165">
        <w:t>As indicated in Table 1</w:t>
      </w:r>
      <w:r w:rsidR="00703A46">
        <w:t xml:space="preserve"> below</w:t>
      </w:r>
      <w:r w:rsidRPr="00367165">
        <w:t xml:space="preserve">, the cases </w:t>
      </w:r>
      <w:r w:rsidR="00AD4FD2">
        <w:t>selected vary with regard to</w:t>
      </w:r>
      <w:r w:rsidRPr="00367165">
        <w:t xml:space="preserve"> the status and direction of criminalisation in order to best assess the health impacts and the causes behind social change.  </w:t>
      </w:r>
      <w:r w:rsidR="00D10E3A">
        <w:t>Given the prominent role of role of religious norms</w:t>
      </w:r>
      <w:r w:rsidR="002B1063">
        <w:t xml:space="preserve"> and actors in these issues, w</w:t>
      </w:r>
      <w:r w:rsidRPr="00367165">
        <w:t xml:space="preserve">e have selected </w:t>
      </w:r>
      <w:r w:rsidRPr="00212D57">
        <w:t xml:space="preserve">two sets of </w:t>
      </w:r>
      <w:r w:rsidR="00D10E3A" w:rsidRPr="00212D57">
        <w:t xml:space="preserve">country </w:t>
      </w:r>
      <w:r w:rsidRPr="00212D57">
        <w:t>cases</w:t>
      </w:r>
      <w:r w:rsidR="00703A46" w:rsidRPr="00212D57">
        <w:t>:</w:t>
      </w:r>
      <w:r w:rsidRPr="00212D57">
        <w:t xml:space="preserve"> one </w:t>
      </w:r>
      <w:r w:rsidR="00D10E3A" w:rsidRPr="00212D57">
        <w:t xml:space="preserve">set of predominantly </w:t>
      </w:r>
      <w:r w:rsidR="00D10E3A" w:rsidRPr="00212D57">
        <w:rPr>
          <w:i/>
        </w:rPr>
        <w:t>Christian countries</w:t>
      </w:r>
      <w:r w:rsidR="00D10E3A" w:rsidRPr="00212D57">
        <w:t xml:space="preserve"> from </w:t>
      </w:r>
      <w:r w:rsidRPr="00212D57">
        <w:t>Sub-Saharan Africa (</w:t>
      </w:r>
      <w:r w:rsidRPr="00367165">
        <w:rPr>
          <w:b/>
        </w:rPr>
        <w:t>Zamb</w:t>
      </w:r>
      <w:r w:rsidR="004B2BA3">
        <w:rPr>
          <w:b/>
        </w:rPr>
        <w:t>i</w:t>
      </w:r>
      <w:r w:rsidRPr="00367165">
        <w:rPr>
          <w:b/>
        </w:rPr>
        <w:t>a, Mozambique, Malawi, Uganda, Ethiopia</w:t>
      </w:r>
      <w:r w:rsidR="00BE761A">
        <w:rPr>
          <w:b/>
        </w:rPr>
        <w:t xml:space="preserve">, </w:t>
      </w:r>
      <w:r w:rsidRPr="00367165">
        <w:rPr>
          <w:b/>
        </w:rPr>
        <w:t>Kenya</w:t>
      </w:r>
      <w:r w:rsidR="00BE761A">
        <w:rPr>
          <w:b/>
        </w:rPr>
        <w:t xml:space="preserve"> and South Africa</w:t>
      </w:r>
      <w:r w:rsidRPr="00367165">
        <w:rPr>
          <w:b/>
        </w:rPr>
        <w:t xml:space="preserve">) </w:t>
      </w:r>
      <w:r w:rsidRPr="00212D57">
        <w:t>and one set</w:t>
      </w:r>
      <w:r w:rsidR="00D10E3A" w:rsidRPr="00212D57">
        <w:t xml:space="preserve"> of predominantly Moslem</w:t>
      </w:r>
      <w:r w:rsidRPr="00212D57">
        <w:t xml:space="preserve"> </w:t>
      </w:r>
      <w:r w:rsidR="00D10E3A" w:rsidRPr="00212D57">
        <w:t xml:space="preserve">countries </w:t>
      </w:r>
      <w:r w:rsidRPr="00212D57">
        <w:rPr>
          <w:rFonts w:cs="Times New Roman"/>
        </w:rPr>
        <w:t>from</w:t>
      </w:r>
      <w:r w:rsidRPr="00212D57">
        <w:t xml:space="preserve"> North Africa</w:t>
      </w:r>
      <w:r w:rsidRPr="00367165">
        <w:rPr>
          <w:b/>
        </w:rPr>
        <w:t xml:space="preserve"> (</w:t>
      </w:r>
      <w:r w:rsidR="00AD4FD2" w:rsidRPr="00367165">
        <w:rPr>
          <w:b/>
        </w:rPr>
        <w:t>Egypt</w:t>
      </w:r>
      <w:r w:rsidRPr="00367165">
        <w:rPr>
          <w:b/>
        </w:rPr>
        <w:t>, Sudan</w:t>
      </w:r>
      <w:r w:rsidR="00AD4FD2">
        <w:rPr>
          <w:b/>
        </w:rPr>
        <w:t xml:space="preserve">, </w:t>
      </w:r>
      <w:r w:rsidR="00AD4FD2" w:rsidRPr="00367165">
        <w:rPr>
          <w:b/>
        </w:rPr>
        <w:t>Tunisia</w:t>
      </w:r>
      <w:r w:rsidRPr="00367165">
        <w:rPr>
          <w:b/>
        </w:rPr>
        <w:t>)</w:t>
      </w:r>
      <w:r w:rsidR="00374BBA">
        <w:t xml:space="preserve">. This permits the project </w:t>
      </w:r>
      <w:r w:rsidRPr="00367165">
        <w:t xml:space="preserve">to probe the effect of religious and cultural differences on dynamics related to criminalisation of abortion and LGBT rights and the health effects arising from this.  </w:t>
      </w:r>
      <w:r w:rsidR="00133B7E">
        <w:t xml:space="preserve">However, </w:t>
      </w:r>
      <w:r w:rsidR="0038562A">
        <w:t>f</w:t>
      </w:r>
      <w:r w:rsidR="00133B7E">
        <w:t>or the pillar on health effects, we will narrow the group of countries to a</w:t>
      </w:r>
      <w:r w:rsidR="00133B7E" w:rsidRPr="00590EC5">
        <w:t xml:space="preserve"> </w:t>
      </w:r>
      <w:r w:rsidR="00133B7E" w:rsidRPr="00AB6679">
        <w:t>core</w:t>
      </w:r>
      <w:r w:rsidR="00133B7E">
        <w:t xml:space="preserve"> group due to the </w:t>
      </w:r>
      <w:r w:rsidR="00A35F81">
        <w:t xml:space="preserve">more limited </w:t>
      </w:r>
      <w:r w:rsidR="001A46E8">
        <w:t xml:space="preserve">financial </w:t>
      </w:r>
      <w:r w:rsidR="00A35F81">
        <w:t>resource</w:t>
      </w:r>
      <w:r w:rsidR="001A46E8">
        <w:t>s</w:t>
      </w:r>
      <w:r w:rsidR="00A35F81">
        <w:t xml:space="preserve"> </w:t>
      </w:r>
      <w:r w:rsidR="001A46E8">
        <w:t>available to</w:t>
      </w:r>
      <w:r w:rsidR="00A35F81">
        <w:t xml:space="preserve"> the project and the </w:t>
      </w:r>
      <w:r w:rsidR="00133B7E">
        <w:t xml:space="preserve">operational difficulties of research. This </w:t>
      </w:r>
      <w:r w:rsidR="00133B7E" w:rsidRPr="00212D57">
        <w:rPr>
          <w:b/>
        </w:rPr>
        <w:t xml:space="preserve">core </w:t>
      </w:r>
      <w:r w:rsidR="00133B7E">
        <w:t xml:space="preserve">group is Ethiopia, Mozambique, South Africa, </w:t>
      </w:r>
      <w:r w:rsidR="00133B7E" w:rsidRPr="00A1302C">
        <w:t>Uganda</w:t>
      </w:r>
      <w:r w:rsidR="00133B7E">
        <w:t xml:space="preserve"> and Sudan</w:t>
      </w:r>
      <w:r w:rsidR="00AB6679">
        <w:t xml:space="preserve"> (italicised below)</w:t>
      </w:r>
      <w:r w:rsidR="00133B7E">
        <w:t xml:space="preserve">. </w:t>
      </w:r>
    </w:p>
    <w:p w14:paraId="49AA787F" w14:textId="77777777" w:rsidR="005E4C42" w:rsidRPr="00367165" w:rsidRDefault="005E4C42" w:rsidP="005E4C42">
      <w:pPr>
        <w:pStyle w:val="ListParagraph"/>
        <w:rPr>
          <w:rFonts w:ascii="Times" w:hAnsi="Times"/>
          <w:i/>
        </w:rPr>
      </w:pPr>
      <w:r w:rsidRPr="00367165">
        <w:rPr>
          <w:rFonts w:ascii="Times" w:hAnsi="Times"/>
          <w:i/>
        </w:rPr>
        <w:t>Table 1. Criminalisation Status and Direction (Last 10 years)</w:t>
      </w:r>
      <w:r w:rsidRPr="00367165">
        <w:rPr>
          <w:rStyle w:val="FootnoteReference"/>
          <w:rFonts w:ascii="Times" w:hAnsi="Times"/>
          <w:i/>
        </w:rPr>
        <w:footnoteReference w:id="12"/>
      </w:r>
    </w:p>
    <w:tbl>
      <w:tblPr>
        <w:tblStyle w:val="MediumShading2-Accent6"/>
        <w:tblW w:w="9826" w:type="dxa"/>
        <w:tblLayout w:type="fixed"/>
        <w:tblLook w:val="04A0" w:firstRow="1" w:lastRow="0" w:firstColumn="1" w:lastColumn="0" w:noHBand="0" w:noVBand="1"/>
      </w:tblPr>
      <w:tblGrid>
        <w:gridCol w:w="954"/>
        <w:gridCol w:w="1125"/>
        <w:gridCol w:w="1267"/>
        <w:gridCol w:w="1690"/>
        <w:gridCol w:w="1550"/>
        <w:gridCol w:w="1407"/>
        <w:gridCol w:w="1833"/>
      </w:tblGrid>
      <w:tr w:rsidR="00096FBE" w:rsidRPr="00367165" w14:paraId="786FC8B2" w14:textId="77777777" w:rsidTr="00096FBE">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954" w:type="dxa"/>
          </w:tcPr>
          <w:p w14:paraId="2BDD8298" w14:textId="77777777" w:rsidR="005E4C42" w:rsidRPr="00367165" w:rsidRDefault="005E4C42" w:rsidP="00123FF2">
            <w:pPr>
              <w:spacing w:after="20"/>
              <w:rPr>
                <w:rFonts w:asciiTheme="majorHAnsi" w:eastAsiaTheme="majorEastAsia" w:hAnsiTheme="majorHAnsi" w:cstheme="majorBidi"/>
                <w:b w:val="0"/>
                <w:bCs w:val="0"/>
                <w:color w:val="auto"/>
                <w:sz w:val="18"/>
                <w:szCs w:val="18"/>
              </w:rPr>
            </w:pPr>
          </w:p>
        </w:tc>
        <w:tc>
          <w:tcPr>
            <w:tcW w:w="1125" w:type="dxa"/>
          </w:tcPr>
          <w:p w14:paraId="6BE7CE9E"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Stable</w:t>
            </w:r>
          </w:p>
          <w:p w14:paraId="36EE7597"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Legal</w:t>
            </w:r>
          </w:p>
        </w:tc>
        <w:tc>
          <w:tcPr>
            <w:tcW w:w="1267" w:type="dxa"/>
          </w:tcPr>
          <w:p w14:paraId="7521F4CC"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 xml:space="preserve">De-criminalised </w:t>
            </w:r>
          </w:p>
        </w:tc>
        <w:tc>
          <w:tcPr>
            <w:tcW w:w="1690" w:type="dxa"/>
          </w:tcPr>
          <w:p w14:paraId="32B9393C"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Pr>
                <w:rFonts w:asciiTheme="majorHAnsi" w:eastAsiaTheme="majorEastAsia" w:hAnsiTheme="majorHAnsi" w:cstheme="majorBidi"/>
                <w:bCs w:val="0"/>
                <w:color w:val="auto"/>
                <w:sz w:val="18"/>
                <w:szCs w:val="18"/>
              </w:rPr>
              <w:t>Liberalized</w:t>
            </w:r>
          </w:p>
          <w:p w14:paraId="06D587D8"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Criminalisation</w:t>
            </w:r>
          </w:p>
          <w:p w14:paraId="48C9232A" w14:textId="77777777" w:rsidR="005E4C42" w:rsidRPr="00123FF2"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6"/>
                <w:szCs w:val="16"/>
              </w:rPr>
            </w:pPr>
            <w:r w:rsidRPr="00123FF2">
              <w:rPr>
                <w:rFonts w:asciiTheme="majorHAnsi" w:eastAsiaTheme="majorEastAsia" w:hAnsiTheme="majorHAnsi" w:cstheme="majorBidi"/>
                <w:sz w:val="16"/>
                <w:szCs w:val="16"/>
              </w:rPr>
              <w:t>(</w:t>
            </w:r>
            <w:r w:rsidRPr="00212D57">
              <w:rPr>
                <w:rFonts w:asciiTheme="majorHAnsi" w:eastAsiaTheme="majorEastAsia" w:hAnsiTheme="majorHAnsi" w:cstheme="majorBidi"/>
                <w:sz w:val="16"/>
                <w:szCs w:val="16"/>
              </w:rPr>
              <w:t xml:space="preserve">law </w:t>
            </w:r>
            <w:r w:rsidR="008B36FA" w:rsidRPr="00212D57">
              <w:rPr>
                <w:rFonts w:asciiTheme="majorHAnsi" w:eastAsiaTheme="majorEastAsia" w:hAnsiTheme="majorHAnsi" w:cstheme="majorBidi"/>
                <w:sz w:val="16"/>
                <w:szCs w:val="16"/>
              </w:rPr>
              <w:t>&amp;</w:t>
            </w:r>
            <w:r w:rsidRPr="00212D57">
              <w:rPr>
                <w:rFonts w:asciiTheme="majorHAnsi" w:eastAsiaTheme="majorEastAsia" w:hAnsiTheme="majorHAnsi" w:cstheme="majorBidi"/>
                <w:sz w:val="16"/>
                <w:szCs w:val="16"/>
              </w:rPr>
              <w:t>/</w:t>
            </w:r>
            <w:r w:rsidRPr="00123FF2">
              <w:rPr>
                <w:rFonts w:asciiTheme="majorHAnsi" w:eastAsiaTheme="majorEastAsia" w:hAnsiTheme="majorHAnsi" w:cstheme="majorBidi"/>
                <w:sz w:val="16"/>
                <w:szCs w:val="16"/>
              </w:rPr>
              <w:t>or practice)</w:t>
            </w:r>
          </w:p>
        </w:tc>
        <w:tc>
          <w:tcPr>
            <w:tcW w:w="1550" w:type="dxa"/>
          </w:tcPr>
          <w:p w14:paraId="6756D6DA"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Stable</w:t>
            </w:r>
          </w:p>
          <w:p w14:paraId="097D45CF"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 xml:space="preserve">Criminalisation </w:t>
            </w:r>
            <w:r w:rsidRPr="00123FF2">
              <w:rPr>
                <w:rFonts w:asciiTheme="majorHAnsi" w:eastAsiaTheme="majorEastAsia" w:hAnsiTheme="majorHAnsi" w:cstheme="majorBidi"/>
                <w:sz w:val="16"/>
                <w:szCs w:val="16"/>
              </w:rPr>
              <w:t>(law &amp; practice)</w:t>
            </w:r>
          </w:p>
        </w:tc>
        <w:tc>
          <w:tcPr>
            <w:tcW w:w="1407" w:type="dxa"/>
          </w:tcPr>
          <w:p w14:paraId="288159A1" w14:textId="77777777" w:rsidR="00212D57"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Cs w:val="0"/>
                <w:color w:val="auto"/>
                <w:sz w:val="18"/>
                <w:szCs w:val="18"/>
              </w:rPr>
            </w:pPr>
            <w:r w:rsidRPr="00367165">
              <w:rPr>
                <w:rFonts w:asciiTheme="majorHAnsi" w:eastAsiaTheme="majorEastAsia" w:hAnsiTheme="majorHAnsi" w:cstheme="majorBidi"/>
                <w:bCs w:val="0"/>
                <w:color w:val="auto"/>
                <w:sz w:val="18"/>
                <w:szCs w:val="18"/>
              </w:rPr>
              <w:t>Enhanced Criminalisation</w:t>
            </w:r>
          </w:p>
          <w:p w14:paraId="25EBDD29" w14:textId="6318F717" w:rsidR="005E4C42" w:rsidRPr="00367165" w:rsidRDefault="00096FBE"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Pr>
                <w:rFonts w:asciiTheme="majorHAnsi" w:eastAsiaTheme="majorEastAsia" w:hAnsiTheme="majorHAnsi" w:cstheme="majorBidi"/>
                <w:sz w:val="16"/>
                <w:szCs w:val="16"/>
              </w:rPr>
              <w:t>(</w:t>
            </w:r>
            <w:proofErr w:type="gramStart"/>
            <w:r>
              <w:rPr>
                <w:rFonts w:asciiTheme="majorHAnsi" w:eastAsiaTheme="majorEastAsia" w:hAnsiTheme="majorHAnsi" w:cstheme="majorBidi"/>
                <w:sz w:val="16"/>
                <w:szCs w:val="16"/>
              </w:rPr>
              <w:t>law</w:t>
            </w:r>
            <w:proofErr w:type="gramEnd"/>
            <w:r>
              <w:rPr>
                <w:rFonts w:asciiTheme="majorHAnsi" w:eastAsiaTheme="majorEastAsia" w:hAnsiTheme="majorHAnsi" w:cstheme="majorBidi"/>
                <w:sz w:val="16"/>
                <w:szCs w:val="16"/>
              </w:rPr>
              <w:t>/</w:t>
            </w:r>
            <w:r w:rsidR="005E4C42" w:rsidRPr="00212D57">
              <w:rPr>
                <w:rFonts w:asciiTheme="majorHAnsi" w:eastAsiaTheme="majorEastAsia" w:hAnsiTheme="majorHAnsi" w:cstheme="majorBidi"/>
                <w:sz w:val="16"/>
                <w:szCs w:val="16"/>
              </w:rPr>
              <w:t>practice)</w:t>
            </w:r>
          </w:p>
        </w:tc>
        <w:tc>
          <w:tcPr>
            <w:tcW w:w="1833" w:type="dxa"/>
          </w:tcPr>
          <w:p w14:paraId="649021E5" w14:textId="77777777" w:rsidR="005E4C42" w:rsidRPr="00367165" w:rsidRDefault="005E4C42" w:rsidP="00123FF2">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Politicisation</w:t>
            </w:r>
          </w:p>
          <w:p w14:paraId="08712A48" w14:textId="6A95A7D9" w:rsidR="005E4C42" w:rsidRPr="00123FF2" w:rsidRDefault="005E4C42" w:rsidP="00D77221">
            <w:pPr>
              <w:spacing w:before="20" w:after="20"/>
              <w:jc w:val="left"/>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b w:val="0"/>
                <w:bCs w:val="0"/>
                <w:color w:val="auto"/>
                <w:sz w:val="16"/>
                <w:szCs w:val="16"/>
              </w:rPr>
            </w:pPr>
            <w:r w:rsidRPr="00123FF2">
              <w:rPr>
                <w:rFonts w:asciiTheme="majorHAnsi" w:eastAsiaTheme="majorEastAsia" w:hAnsiTheme="majorHAnsi" w:cstheme="majorBidi"/>
                <w:sz w:val="16"/>
                <w:szCs w:val="16"/>
              </w:rPr>
              <w:t>(</w:t>
            </w:r>
            <w:proofErr w:type="gramStart"/>
            <w:r w:rsidRPr="00123FF2">
              <w:rPr>
                <w:rFonts w:asciiTheme="majorHAnsi" w:eastAsiaTheme="majorEastAsia" w:hAnsiTheme="majorHAnsi" w:cstheme="majorBidi"/>
                <w:sz w:val="16"/>
                <w:szCs w:val="16"/>
              </w:rPr>
              <w:t>highly</w:t>
            </w:r>
            <w:proofErr w:type="gramEnd"/>
            <w:r w:rsidRPr="00123FF2">
              <w:rPr>
                <w:rFonts w:asciiTheme="majorHAnsi" w:eastAsiaTheme="majorEastAsia" w:hAnsiTheme="majorHAnsi" w:cstheme="majorBidi"/>
                <w:sz w:val="16"/>
                <w:szCs w:val="16"/>
              </w:rPr>
              <w:t xml:space="preserve"> politically salient issue)</w:t>
            </w:r>
          </w:p>
        </w:tc>
      </w:tr>
      <w:tr w:rsidR="00096FBE" w:rsidRPr="00367165" w14:paraId="205DB11D" w14:textId="77777777" w:rsidTr="00096FBE">
        <w:trPr>
          <w:cnfStyle w:val="000000100000" w:firstRow="0" w:lastRow="0" w:firstColumn="0" w:lastColumn="0" w:oddVBand="0" w:evenVBand="0" w:oddHBand="1" w:evenHBand="0" w:firstRowFirstColumn="0" w:firstRowLastColumn="0" w:lastRowFirstColumn="0" w:lastRowLastColumn="0"/>
          <w:trHeight w:val="891"/>
        </w:trPr>
        <w:tc>
          <w:tcPr>
            <w:cnfStyle w:val="001000000000" w:firstRow="0" w:lastRow="0" w:firstColumn="1" w:lastColumn="0" w:oddVBand="0" w:evenVBand="0" w:oddHBand="0" w:evenHBand="0" w:firstRowFirstColumn="0" w:firstRowLastColumn="0" w:lastRowFirstColumn="0" w:lastRowLastColumn="0"/>
            <w:tcW w:w="954" w:type="dxa"/>
          </w:tcPr>
          <w:p w14:paraId="73734BDF" w14:textId="77777777" w:rsidR="005E4C42" w:rsidRPr="00367165" w:rsidRDefault="005E4C42" w:rsidP="00123FF2">
            <w:pPr>
              <w:spacing w:after="2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Abortion</w:t>
            </w:r>
          </w:p>
        </w:tc>
        <w:tc>
          <w:tcPr>
            <w:tcW w:w="1125" w:type="dxa"/>
          </w:tcPr>
          <w:p w14:paraId="2932A9EB"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Zambia (1972)</w:t>
            </w:r>
          </w:p>
          <w:p w14:paraId="17AD523F"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Tunisia</w:t>
            </w:r>
          </w:p>
          <w:p w14:paraId="6F39055D"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1973)</w:t>
            </w:r>
          </w:p>
        </w:tc>
        <w:tc>
          <w:tcPr>
            <w:tcW w:w="1267" w:type="dxa"/>
          </w:tcPr>
          <w:p w14:paraId="798FAFC0" w14:textId="77777777" w:rsidR="005E4C42" w:rsidRPr="00212D57"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Mozambique</w:t>
            </w:r>
          </w:p>
          <w:p w14:paraId="18565968" w14:textId="77777777" w:rsidR="005E4C42" w:rsidRPr="00212D57"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2014)</w:t>
            </w:r>
          </w:p>
          <w:p w14:paraId="6901E3AA" w14:textId="48B593BD" w:rsidR="005E4C42" w:rsidRPr="00096FBE" w:rsidRDefault="00BE761A"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South Africa</w:t>
            </w:r>
            <w:r w:rsidR="00096FBE">
              <w:rPr>
                <w:rFonts w:asciiTheme="majorHAnsi" w:eastAsiaTheme="majorEastAsia" w:hAnsiTheme="majorHAnsi" w:cstheme="majorBidi"/>
                <w:bCs/>
                <w:i/>
                <w:sz w:val="18"/>
                <w:szCs w:val="18"/>
              </w:rPr>
              <w:t xml:space="preserve"> (1997)</w:t>
            </w:r>
          </w:p>
        </w:tc>
        <w:tc>
          <w:tcPr>
            <w:tcW w:w="1690" w:type="dxa"/>
          </w:tcPr>
          <w:p w14:paraId="0887E37A" w14:textId="77777777" w:rsidR="005E4C42" w:rsidRPr="00212D57"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Sudan (1995)</w:t>
            </w:r>
          </w:p>
          <w:p w14:paraId="602E7651" w14:textId="77777777" w:rsidR="005E4C42" w:rsidRPr="00212D57"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Ethiopia (2007)</w:t>
            </w:r>
          </w:p>
          <w:p w14:paraId="717DE7B3"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Malawi attempt 2011)</w:t>
            </w:r>
          </w:p>
        </w:tc>
        <w:tc>
          <w:tcPr>
            <w:tcW w:w="1550" w:type="dxa"/>
          </w:tcPr>
          <w:p w14:paraId="062EBBE9" w14:textId="77777777" w:rsidR="005E4C42" w:rsidRPr="00550037"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i/>
                <w:sz w:val="18"/>
                <w:szCs w:val="18"/>
              </w:rPr>
            </w:pPr>
            <w:r w:rsidRPr="00550037">
              <w:rPr>
                <w:rFonts w:asciiTheme="majorHAnsi" w:eastAsiaTheme="majorEastAsia" w:hAnsiTheme="majorHAnsi" w:cstheme="majorBidi"/>
                <w:bCs/>
                <w:i/>
                <w:sz w:val="18"/>
                <w:szCs w:val="18"/>
              </w:rPr>
              <w:t xml:space="preserve">Uganda </w:t>
            </w:r>
          </w:p>
          <w:p w14:paraId="49EB931D"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 xml:space="preserve">Malawi </w:t>
            </w:r>
          </w:p>
          <w:p w14:paraId="6D77A596"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
                <w:bCs/>
                <w:sz w:val="18"/>
                <w:szCs w:val="18"/>
              </w:rPr>
            </w:pPr>
            <w:r w:rsidRPr="00367165">
              <w:rPr>
                <w:rFonts w:asciiTheme="majorHAnsi" w:eastAsiaTheme="majorEastAsia" w:hAnsiTheme="majorHAnsi" w:cstheme="majorBidi"/>
                <w:bCs/>
                <w:sz w:val="18"/>
                <w:szCs w:val="18"/>
              </w:rPr>
              <w:t xml:space="preserve">Egypt </w:t>
            </w:r>
          </w:p>
        </w:tc>
        <w:tc>
          <w:tcPr>
            <w:tcW w:w="1407" w:type="dxa"/>
          </w:tcPr>
          <w:p w14:paraId="22185478" w14:textId="77777777" w:rsidR="005E4C42" w:rsidRPr="00A1302C"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550037">
              <w:rPr>
                <w:rFonts w:asciiTheme="majorHAnsi" w:eastAsiaTheme="majorEastAsia" w:hAnsiTheme="majorHAnsi" w:cstheme="majorBidi"/>
                <w:bCs/>
                <w:sz w:val="18"/>
                <w:szCs w:val="18"/>
              </w:rPr>
              <w:t xml:space="preserve">Kenya </w:t>
            </w:r>
          </w:p>
          <w:p w14:paraId="1A6D4581" w14:textId="77777777" w:rsidR="005E4C42" w:rsidRPr="00367165" w:rsidRDefault="005E4C42" w:rsidP="00123FF2">
            <w:pPr>
              <w:spacing w:before="20" w:after="20"/>
              <w:jc w:val="left"/>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p>
        </w:tc>
        <w:tc>
          <w:tcPr>
            <w:tcW w:w="1833" w:type="dxa"/>
          </w:tcPr>
          <w:p w14:paraId="6D102B65" w14:textId="091FEADA" w:rsidR="005E4C42" w:rsidRPr="00550037" w:rsidRDefault="00212D57" w:rsidP="00123FF2">
            <w:pPr>
              <w:keepNext/>
              <w:keepLines/>
              <w:spacing w:before="20" w:after="20"/>
              <w:jc w:val="left"/>
              <w:outlineLvl w:val="5"/>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bCs/>
                <w:sz w:val="18"/>
                <w:szCs w:val="18"/>
              </w:rPr>
            </w:pPr>
            <w:r w:rsidRPr="00A1302C">
              <w:rPr>
                <w:rFonts w:asciiTheme="majorHAnsi" w:eastAsiaTheme="majorEastAsia" w:hAnsiTheme="majorHAnsi" w:cstheme="majorBidi"/>
                <w:bCs/>
                <w:sz w:val="18"/>
                <w:szCs w:val="18"/>
              </w:rPr>
              <w:t>Kenya</w:t>
            </w:r>
          </w:p>
        </w:tc>
      </w:tr>
      <w:tr w:rsidR="00096FBE" w:rsidRPr="00367165" w14:paraId="5240C7D4" w14:textId="77777777" w:rsidTr="00096FBE">
        <w:trPr>
          <w:trHeight w:val="984"/>
        </w:trPr>
        <w:tc>
          <w:tcPr>
            <w:cnfStyle w:val="001000000000" w:firstRow="0" w:lastRow="0" w:firstColumn="1" w:lastColumn="0" w:oddVBand="0" w:evenVBand="0" w:oddHBand="0" w:evenHBand="0" w:firstRowFirstColumn="0" w:firstRowLastColumn="0" w:lastRowFirstColumn="0" w:lastRowLastColumn="0"/>
            <w:tcW w:w="954" w:type="dxa"/>
          </w:tcPr>
          <w:p w14:paraId="45605CE8" w14:textId="77777777" w:rsidR="005E4C42" w:rsidRPr="00367165" w:rsidRDefault="005E4C42" w:rsidP="00123FF2">
            <w:pPr>
              <w:spacing w:after="20"/>
              <w:rPr>
                <w:rFonts w:asciiTheme="majorHAnsi" w:eastAsiaTheme="majorEastAsia" w:hAnsiTheme="majorHAnsi" w:cstheme="majorBidi"/>
                <w:b w:val="0"/>
                <w:bCs w:val="0"/>
                <w:color w:val="auto"/>
                <w:sz w:val="18"/>
                <w:szCs w:val="18"/>
              </w:rPr>
            </w:pPr>
            <w:r w:rsidRPr="00367165">
              <w:rPr>
                <w:rFonts w:asciiTheme="majorHAnsi" w:eastAsiaTheme="majorEastAsia" w:hAnsiTheme="majorHAnsi" w:cstheme="majorBidi"/>
                <w:bCs w:val="0"/>
                <w:color w:val="auto"/>
                <w:sz w:val="18"/>
                <w:szCs w:val="18"/>
              </w:rPr>
              <w:t>Same-sex relations</w:t>
            </w:r>
          </w:p>
        </w:tc>
        <w:tc>
          <w:tcPr>
            <w:tcW w:w="1125" w:type="dxa"/>
          </w:tcPr>
          <w:p w14:paraId="1CD9130A" w14:textId="769D67CB"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p>
        </w:tc>
        <w:tc>
          <w:tcPr>
            <w:tcW w:w="1267" w:type="dxa"/>
          </w:tcPr>
          <w:p w14:paraId="4EBC298B" w14:textId="77777777" w:rsidR="005E4C42" w:rsidRPr="00550037"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i/>
                <w:sz w:val="18"/>
                <w:szCs w:val="18"/>
              </w:rPr>
            </w:pPr>
            <w:r w:rsidRPr="00550037">
              <w:rPr>
                <w:rFonts w:asciiTheme="majorHAnsi" w:eastAsiaTheme="majorEastAsia" w:hAnsiTheme="majorHAnsi" w:cstheme="majorBidi"/>
                <w:bCs/>
                <w:i/>
                <w:sz w:val="18"/>
                <w:szCs w:val="18"/>
              </w:rPr>
              <w:t>Mozambique</w:t>
            </w:r>
          </w:p>
          <w:p w14:paraId="23929B34" w14:textId="77777777" w:rsidR="005E4C42" w:rsidRPr="00212D57"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212D57">
              <w:rPr>
                <w:rFonts w:asciiTheme="majorHAnsi" w:eastAsiaTheme="majorEastAsia" w:hAnsiTheme="majorHAnsi" w:cstheme="majorBidi"/>
                <w:bCs/>
                <w:sz w:val="18"/>
                <w:szCs w:val="18"/>
              </w:rPr>
              <w:t xml:space="preserve">(2007) </w:t>
            </w:r>
          </w:p>
          <w:p w14:paraId="50BC27EB" w14:textId="0FA3D35B" w:rsidR="005E4C42" w:rsidRPr="00367165" w:rsidRDefault="00B56438"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550037">
              <w:rPr>
                <w:rFonts w:asciiTheme="majorHAnsi" w:eastAsiaTheme="majorEastAsia" w:hAnsiTheme="majorHAnsi" w:cstheme="majorBidi"/>
                <w:bCs/>
                <w:i/>
                <w:sz w:val="18"/>
                <w:szCs w:val="18"/>
              </w:rPr>
              <w:t>South Africa</w:t>
            </w:r>
            <w:r w:rsidRPr="00212D57">
              <w:rPr>
                <w:rFonts w:asciiTheme="majorHAnsi" w:eastAsiaTheme="majorEastAsia" w:hAnsiTheme="majorHAnsi" w:cstheme="majorBidi"/>
                <w:bCs/>
                <w:sz w:val="18"/>
                <w:szCs w:val="18"/>
              </w:rPr>
              <w:t xml:space="preserve"> (1998</w:t>
            </w:r>
            <w:r w:rsidR="00BE761A" w:rsidRPr="00212D57">
              <w:rPr>
                <w:rFonts w:asciiTheme="majorHAnsi" w:eastAsiaTheme="majorEastAsia" w:hAnsiTheme="majorHAnsi" w:cstheme="majorBidi"/>
                <w:bCs/>
                <w:sz w:val="18"/>
                <w:szCs w:val="18"/>
              </w:rPr>
              <w:t>)</w:t>
            </w:r>
          </w:p>
        </w:tc>
        <w:tc>
          <w:tcPr>
            <w:tcW w:w="1690" w:type="dxa"/>
          </w:tcPr>
          <w:p w14:paraId="5D543192" w14:textId="77777777" w:rsidR="005E4C42" w:rsidRPr="00212D57"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i/>
                <w:sz w:val="18"/>
                <w:szCs w:val="18"/>
              </w:rPr>
            </w:pPr>
            <w:r w:rsidRPr="00550037">
              <w:rPr>
                <w:rFonts w:asciiTheme="majorHAnsi" w:eastAsiaTheme="majorEastAsia" w:hAnsiTheme="majorHAnsi" w:cstheme="majorBidi"/>
                <w:bCs/>
                <w:sz w:val="18"/>
                <w:szCs w:val="18"/>
              </w:rPr>
              <w:t xml:space="preserve">Malawi </w:t>
            </w:r>
            <w:r w:rsidRPr="00212D57">
              <w:rPr>
                <w:rFonts w:asciiTheme="majorHAnsi" w:eastAsiaTheme="majorEastAsia" w:hAnsiTheme="majorHAnsi" w:cstheme="majorBidi"/>
                <w:bCs/>
                <w:i/>
                <w:sz w:val="18"/>
                <w:szCs w:val="18"/>
              </w:rPr>
              <w:t>(moratorium 2011)</w:t>
            </w:r>
          </w:p>
        </w:tc>
        <w:tc>
          <w:tcPr>
            <w:tcW w:w="1550" w:type="dxa"/>
          </w:tcPr>
          <w:p w14:paraId="01FE87A8" w14:textId="77777777"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212D57">
              <w:rPr>
                <w:rFonts w:asciiTheme="majorHAnsi" w:eastAsiaTheme="majorEastAsia" w:hAnsiTheme="majorHAnsi" w:cstheme="majorBidi"/>
                <w:bCs/>
                <w:i/>
                <w:sz w:val="18"/>
                <w:szCs w:val="18"/>
              </w:rPr>
              <w:t>Sudan</w:t>
            </w:r>
            <w:r>
              <w:rPr>
                <w:rFonts w:asciiTheme="majorHAnsi" w:eastAsiaTheme="majorEastAsia" w:hAnsiTheme="majorHAnsi" w:cstheme="majorBidi"/>
                <w:bCs/>
                <w:sz w:val="18"/>
                <w:szCs w:val="18"/>
              </w:rPr>
              <w:t xml:space="preserve">, </w:t>
            </w:r>
            <w:r w:rsidRPr="00367165">
              <w:rPr>
                <w:rFonts w:asciiTheme="majorHAnsi" w:eastAsiaTheme="majorEastAsia" w:hAnsiTheme="majorHAnsi" w:cstheme="majorBidi"/>
                <w:bCs/>
                <w:sz w:val="18"/>
                <w:szCs w:val="18"/>
              </w:rPr>
              <w:t>Zambia</w:t>
            </w:r>
          </w:p>
          <w:p w14:paraId="1CA6F4CD" w14:textId="1C4A2B79" w:rsidR="005E4C42" w:rsidRPr="00367165" w:rsidRDefault="005E4C42" w:rsidP="00133B7E">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212D57">
              <w:rPr>
                <w:rFonts w:asciiTheme="majorHAnsi" w:eastAsiaTheme="majorEastAsia" w:hAnsiTheme="majorHAnsi" w:cstheme="majorBidi"/>
                <w:bCs/>
                <w:i/>
                <w:sz w:val="18"/>
                <w:szCs w:val="18"/>
              </w:rPr>
              <w:t>Ethiopia,</w:t>
            </w:r>
            <w:r>
              <w:rPr>
                <w:rFonts w:asciiTheme="majorHAnsi" w:eastAsiaTheme="majorEastAsia" w:hAnsiTheme="majorHAnsi" w:cstheme="majorBidi"/>
                <w:bCs/>
                <w:sz w:val="18"/>
                <w:szCs w:val="18"/>
              </w:rPr>
              <w:t xml:space="preserve"> </w:t>
            </w:r>
            <w:r w:rsidRPr="00367165">
              <w:rPr>
                <w:rFonts w:asciiTheme="majorHAnsi" w:eastAsiaTheme="majorEastAsia" w:hAnsiTheme="majorHAnsi" w:cstheme="majorBidi"/>
                <w:bCs/>
                <w:sz w:val="18"/>
                <w:szCs w:val="18"/>
              </w:rPr>
              <w:t>Kenya</w:t>
            </w:r>
            <w:r>
              <w:rPr>
                <w:rFonts w:asciiTheme="majorHAnsi" w:eastAsiaTheme="majorEastAsia" w:hAnsiTheme="majorHAnsi" w:cstheme="majorBidi"/>
                <w:bCs/>
                <w:sz w:val="18"/>
                <w:szCs w:val="18"/>
              </w:rPr>
              <w:t xml:space="preserve"> </w:t>
            </w:r>
          </w:p>
        </w:tc>
        <w:tc>
          <w:tcPr>
            <w:tcW w:w="1407" w:type="dxa"/>
          </w:tcPr>
          <w:p w14:paraId="4C0A1BDD" w14:textId="77777777" w:rsidR="005E4C42" w:rsidRPr="00212D57"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Uganda</w:t>
            </w:r>
          </w:p>
          <w:p w14:paraId="3ADBD164" w14:textId="77777777"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Egypt</w:t>
            </w:r>
          </w:p>
          <w:p w14:paraId="1DFCB695" w14:textId="77777777"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Tunisia</w:t>
            </w:r>
          </w:p>
        </w:tc>
        <w:tc>
          <w:tcPr>
            <w:tcW w:w="1833" w:type="dxa"/>
          </w:tcPr>
          <w:p w14:paraId="02F53006" w14:textId="77777777"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367165">
              <w:rPr>
                <w:rFonts w:asciiTheme="majorHAnsi" w:eastAsiaTheme="majorEastAsia" w:hAnsiTheme="majorHAnsi" w:cstheme="majorBidi"/>
                <w:bCs/>
                <w:sz w:val="18"/>
                <w:szCs w:val="18"/>
              </w:rPr>
              <w:t>Egypt, Tunisia</w:t>
            </w:r>
          </w:p>
          <w:p w14:paraId="13400B02" w14:textId="77777777" w:rsidR="005E4C42" w:rsidRPr="00212D57"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i/>
                <w:sz w:val="18"/>
                <w:szCs w:val="18"/>
              </w:rPr>
            </w:pPr>
            <w:r w:rsidRPr="00212D57">
              <w:rPr>
                <w:rFonts w:asciiTheme="majorHAnsi" w:eastAsiaTheme="majorEastAsia" w:hAnsiTheme="majorHAnsi" w:cstheme="majorBidi"/>
                <w:bCs/>
                <w:i/>
                <w:sz w:val="18"/>
                <w:szCs w:val="18"/>
              </w:rPr>
              <w:t xml:space="preserve">Uganda, </w:t>
            </w:r>
            <w:r w:rsidRPr="00550037">
              <w:rPr>
                <w:rFonts w:asciiTheme="majorHAnsi" w:eastAsiaTheme="majorEastAsia" w:hAnsiTheme="majorHAnsi" w:cstheme="majorBidi"/>
                <w:bCs/>
                <w:sz w:val="18"/>
                <w:szCs w:val="18"/>
              </w:rPr>
              <w:t xml:space="preserve">Kenya </w:t>
            </w:r>
          </w:p>
          <w:p w14:paraId="1AF30161" w14:textId="73045974" w:rsidR="005E4C42" w:rsidRPr="00367165" w:rsidRDefault="005E4C42" w:rsidP="00123FF2">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550037">
              <w:rPr>
                <w:rFonts w:asciiTheme="majorHAnsi" w:eastAsiaTheme="majorEastAsia" w:hAnsiTheme="majorHAnsi" w:cstheme="majorBidi"/>
                <w:bCs/>
                <w:sz w:val="18"/>
                <w:szCs w:val="18"/>
              </w:rPr>
              <w:t>Malawi</w:t>
            </w:r>
            <w:r w:rsidRPr="007C57DA">
              <w:rPr>
                <w:rFonts w:asciiTheme="majorHAnsi" w:eastAsiaTheme="majorEastAsia" w:hAnsiTheme="majorHAnsi" w:cstheme="majorBidi"/>
                <w:bCs/>
                <w:sz w:val="18"/>
                <w:szCs w:val="18"/>
              </w:rPr>
              <w:t>,</w:t>
            </w:r>
            <w:r w:rsidRPr="00367165">
              <w:rPr>
                <w:rFonts w:asciiTheme="majorHAnsi" w:eastAsiaTheme="majorEastAsia" w:hAnsiTheme="majorHAnsi" w:cstheme="majorBidi"/>
                <w:bCs/>
                <w:sz w:val="18"/>
                <w:szCs w:val="18"/>
              </w:rPr>
              <w:t xml:space="preserve"> Zamb</w:t>
            </w:r>
            <w:r w:rsidR="00212D57">
              <w:rPr>
                <w:rFonts w:asciiTheme="majorHAnsi" w:eastAsiaTheme="majorEastAsia" w:hAnsiTheme="majorHAnsi" w:cstheme="majorBidi"/>
                <w:bCs/>
                <w:sz w:val="18"/>
                <w:szCs w:val="18"/>
              </w:rPr>
              <w:t>i</w:t>
            </w:r>
            <w:r w:rsidRPr="00367165">
              <w:rPr>
                <w:rFonts w:asciiTheme="majorHAnsi" w:eastAsiaTheme="majorEastAsia" w:hAnsiTheme="majorHAnsi" w:cstheme="majorBidi"/>
                <w:bCs/>
                <w:sz w:val="18"/>
                <w:szCs w:val="18"/>
              </w:rPr>
              <w:t>a</w:t>
            </w:r>
          </w:p>
          <w:p w14:paraId="7788B2D0" w14:textId="1A53452C" w:rsidR="005E4C42" w:rsidRPr="00367165" w:rsidRDefault="005E4C42" w:rsidP="00212D57">
            <w:pPr>
              <w:spacing w:before="20" w:after="20"/>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theme="majorBidi"/>
                <w:bCs/>
                <w:sz w:val="18"/>
                <w:szCs w:val="18"/>
              </w:rPr>
            </w:pPr>
            <w:r w:rsidRPr="00212D57">
              <w:rPr>
                <w:rFonts w:asciiTheme="majorHAnsi" w:eastAsiaTheme="majorEastAsia" w:hAnsiTheme="majorHAnsi" w:cstheme="majorBidi"/>
                <w:bCs/>
                <w:i/>
                <w:sz w:val="18"/>
                <w:szCs w:val="18"/>
              </w:rPr>
              <w:t>Ethiopia</w:t>
            </w:r>
            <w:r w:rsidR="009F0518">
              <w:rPr>
                <w:rFonts w:asciiTheme="majorHAnsi" w:eastAsiaTheme="majorEastAsia" w:hAnsiTheme="majorHAnsi" w:cstheme="majorBidi"/>
                <w:bCs/>
                <w:sz w:val="18"/>
                <w:szCs w:val="18"/>
              </w:rPr>
              <w:t xml:space="preserve"> </w:t>
            </w:r>
          </w:p>
        </w:tc>
      </w:tr>
    </w:tbl>
    <w:p w14:paraId="1A3EEA02" w14:textId="04E690B5" w:rsidR="00042E75" w:rsidRPr="00042E75" w:rsidRDefault="00042E75" w:rsidP="00042E75">
      <w:r w:rsidRPr="00367165">
        <w:rPr>
          <w:rFonts w:ascii="Times" w:hAnsi="Times"/>
        </w:rPr>
        <w:t>Within each set, we have chosen c</w:t>
      </w:r>
      <w:r>
        <w:rPr>
          <w:rFonts w:ascii="Times" w:hAnsi="Times"/>
        </w:rPr>
        <w:t>ountries</w:t>
      </w:r>
      <w:r w:rsidRPr="00367165">
        <w:rPr>
          <w:rFonts w:ascii="Times" w:hAnsi="Times"/>
        </w:rPr>
        <w:t xml:space="preserve"> that fall within a broad spectrum with regard to abortion rights in </w:t>
      </w:r>
      <w:r w:rsidRPr="007C57DA">
        <w:rPr>
          <w:rFonts w:ascii="Times" w:hAnsi="Times"/>
        </w:rPr>
        <w:t>particular. Each set thus contain countries with a long tradition of abortion on demand (Zambia, Tunisia</w:t>
      </w:r>
      <w:r w:rsidR="0027277B" w:rsidRPr="007C57DA">
        <w:rPr>
          <w:rFonts w:ascii="Times" w:hAnsi="Times"/>
        </w:rPr>
        <w:t xml:space="preserve"> and,</w:t>
      </w:r>
      <w:r w:rsidR="0027277B">
        <w:rPr>
          <w:rFonts w:ascii="Times" w:hAnsi="Times"/>
        </w:rPr>
        <w:t xml:space="preserve"> although shorter, South Africa</w:t>
      </w:r>
      <w:r w:rsidRPr="00367165">
        <w:rPr>
          <w:rFonts w:ascii="Times" w:hAnsi="Times"/>
        </w:rPr>
        <w:t xml:space="preserve">); countries where abortion has recently been legalized (Mozambique) or where the laws have been liberalised, allowing for abortion in more circumstances, such as rape, foetal deformation or danger to the mother’s health (Ethiopia, Sudan); as well as countries with stable criminalisation both in law and practice (and where prosecutions are absent or rare) (Uganda, Malawi, Egypt). In the sub-Sahara Africa set there is also a case where the law is more actively enforced and criminalisation in practice thus seems to be heightened (Kenya). </w:t>
      </w:r>
    </w:p>
    <w:p w14:paraId="7AA407F8" w14:textId="204B5F62" w:rsidR="009676F6" w:rsidRPr="007B5364" w:rsidRDefault="00042E75" w:rsidP="007B5364">
      <w:pPr>
        <w:ind w:firstLine="720"/>
        <w:rPr>
          <w:lang w:val="en-US"/>
        </w:rPr>
      </w:pPr>
      <w:r w:rsidRPr="00367165">
        <w:rPr>
          <w:rFonts w:cs="Times New Roman"/>
        </w:rPr>
        <w:t xml:space="preserve">In the northern African cases, Islam plays a central role in the debates about </w:t>
      </w:r>
      <w:r>
        <w:rPr>
          <w:rFonts w:cs="Times New Roman"/>
        </w:rPr>
        <w:t>(</w:t>
      </w:r>
      <w:proofErr w:type="gramStart"/>
      <w:r>
        <w:rPr>
          <w:rFonts w:cs="Times New Roman"/>
        </w:rPr>
        <w:t>de)</w:t>
      </w:r>
      <w:r w:rsidRPr="00367165">
        <w:rPr>
          <w:rFonts w:cs="Times New Roman"/>
        </w:rPr>
        <w:t>criminalization</w:t>
      </w:r>
      <w:proofErr w:type="gramEnd"/>
      <w:r w:rsidRPr="00367165">
        <w:rPr>
          <w:rFonts w:cs="Times New Roman"/>
        </w:rPr>
        <w:t xml:space="preserve"> of </w:t>
      </w:r>
      <w:proofErr w:type="spellStart"/>
      <w:r w:rsidRPr="00367165">
        <w:rPr>
          <w:rFonts w:cs="Times New Roman"/>
        </w:rPr>
        <w:t>abo</w:t>
      </w:r>
      <w:r w:rsidR="000B53EE" w:rsidRPr="007E6257">
        <w:rPr>
          <w:sz w:val="18"/>
          <w:szCs w:val="18"/>
        </w:rPr>
        <w:t>T</w:t>
      </w:r>
      <w:r w:rsidRPr="00367165">
        <w:rPr>
          <w:rFonts w:cs="Times New Roman"/>
        </w:rPr>
        <w:t>rtion</w:t>
      </w:r>
      <w:proofErr w:type="spellEnd"/>
      <w:r w:rsidRPr="00367165">
        <w:rPr>
          <w:rFonts w:cs="Times New Roman"/>
        </w:rPr>
        <w:t xml:space="preserve">. </w:t>
      </w:r>
      <w:r w:rsidRPr="00367165">
        <w:rPr>
          <w:rFonts w:cs="Times New Roman"/>
          <w:lang w:val="en-US"/>
        </w:rPr>
        <w:t xml:space="preserve">There is a diversity of opinion on abortion in Islamic jurisprudence. In recent years, religious </w:t>
      </w:r>
      <w:r w:rsidRPr="00367165">
        <w:rPr>
          <w:rFonts w:cs="Times New Roman"/>
          <w:i/>
          <w:iCs/>
          <w:lang w:val="en-US"/>
        </w:rPr>
        <w:t xml:space="preserve">fatwas </w:t>
      </w:r>
      <w:r w:rsidRPr="00367165">
        <w:rPr>
          <w:rFonts w:cs="Times New Roman"/>
          <w:lang w:val="en-US"/>
        </w:rPr>
        <w:t>have been issued clarifying contemporary Muslim positions on abortion</w:t>
      </w:r>
      <w:r>
        <w:rPr>
          <w:rFonts w:cs="Times New Roman"/>
          <w:lang w:val="en-US"/>
        </w:rPr>
        <w:t>, including</w:t>
      </w:r>
      <w:r w:rsidRPr="00367165">
        <w:rPr>
          <w:rFonts w:cs="Times New Roman"/>
          <w:lang w:val="en-US"/>
        </w:rPr>
        <w:t xml:space="preserve"> the circumstances under which it is permissible for women to seek legal abortions. One topic centers on abortion after rape. There have been examples in the region at large where religious scholars have supported the idea which indicate that religious actors are not always mobilizing </w:t>
      </w:r>
      <w:r w:rsidRPr="00367165">
        <w:rPr>
          <w:rFonts w:cs="Times New Roman"/>
          <w:i/>
          <w:lang w:val="en-US"/>
        </w:rPr>
        <w:t xml:space="preserve">against </w:t>
      </w:r>
      <w:r w:rsidRPr="00367165">
        <w:rPr>
          <w:rFonts w:cs="Times New Roman"/>
          <w:lang w:val="en-US"/>
        </w:rPr>
        <w:t>the expansion of abortion rights</w:t>
      </w:r>
      <w:r>
        <w:rPr>
          <w:rFonts w:cs="Times New Roman"/>
          <w:lang w:val="en-US"/>
        </w:rPr>
        <w:t xml:space="preserve"> </w:t>
      </w:r>
      <w:r w:rsidRPr="00042E75">
        <w:rPr>
          <w:rFonts w:cs="Times New Roman"/>
          <w:lang w:val="en-US"/>
        </w:rPr>
        <w:t>(</w:t>
      </w:r>
      <w:proofErr w:type="spellStart"/>
      <w:r w:rsidRPr="00042E75">
        <w:rPr>
          <w:rFonts w:cs="Times New Roman"/>
          <w:lang w:val="en-US"/>
        </w:rPr>
        <w:t>Hessini</w:t>
      </w:r>
      <w:proofErr w:type="spellEnd"/>
      <w:r w:rsidRPr="00042E75">
        <w:rPr>
          <w:rFonts w:cs="Times New Roman"/>
          <w:lang w:val="en-US"/>
        </w:rPr>
        <w:t xml:space="preserve"> 2008).</w:t>
      </w:r>
      <w:r>
        <w:rPr>
          <w:rFonts w:cs="Times New Roman"/>
          <w:lang w:val="en-US"/>
        </w:rPr>
        <w:t xml:space="preserve"> In the Sub Saharan African countries, abortion debates are less pronounced. Attempts to liberalize abortion laws (for example in Malawi 2011) have met resistance from the Catholic Church, but we have not seen attempts at broad mobilization. This is puzzling, given the key role of churches, and particularly US style evangelicals in anti-homosexuality campaigns (see below) and their focus on abortion in other contexts (US, Latin America).</w:t>
      </w:r>
    </w:p>
    <w:p w14:paraId="01D2AC9C" w14:textId="375E1183" w:rsidR="008F2F69" w:rsidRDefault="009676F6" w:rsidP="007B5364">
      <w:pPr>
        <w:ind w:firstLine="720"/>
        <w:rPr>
          <w:rFonts w:cs="Times New Roman"/>
          <w:lang w:val="en"/>
        </w:rPr>
      </w:pPr>
      <w:r w:rsidRPr="00367165">
        <w:rPr>
          <w:rFonts w:ascii="Times" w:hAnsi="Times"/>
        </w:rPr>
        <w:lastRenderedPageBreak/>
        <w:t>T</w:t>
      </w:r>
      <w:r w:rsidR="007B5364">
        <w:rPr>
          <w:rFonts w:ascii="Times" w:hAnsi="Times"/>
        </w:rPr>
        <w:t>he</w:t>
      </w:r>
      <w:r w:rsidRPr="00367165">
        <w:rPr>
          <w:rFonts w:ascii="Times" w:hAnsi="Times"/>
        </w:rPr>
        <w:t xml:space="preserve"> </w:t>
      </w:r>
      <w:r w:rsidR="007B5364">
        <w:rPr>
          <w:rFonts w:ascii="Times" w:hAnsi="Times"/>
        </w:rPr>
        <w:t xml:space="preserve">country </w:t>
      </w:r>
      <w:r w:rsidRPr="00367165">
        <w:rPr>
          <w:rFonts w:ascii="Times" w:hAnsi="Times"/>
        </w:rPr>
        <w:t xml:space="preserve">cases also constitute a spectrum when it comes to criminalisation of same-sex relations. From a comparative perspective, we are here particularly interested in the political dynamics and hence in countries where these issues are politicized, and where there are demands for legal changes, both successful </w:t>
      </w:r>
      <w:r w:rsidRPr="00367165">
        <w:t>and unsuccessful. Again, each set of cases constitutes an interesting spectrum. The North African countries range from severe criminalisation but low politicisation (</w:t>
      </w:r>
      <w:r w:rsidRPr="00367165">
        <w:rPr>
          <w:rFonts w:cs="Times New Roman"/>
        </w:rPr>
        <w:t xml:space="preserve">with enforcement of the law, but not the death penalty) </w:t>
      </w:r>
      <w:r w:rsidRPr="00367165">
        <w:t xml:space="preserve">in Sudan, via criminalisation, but relatively mild punishment and moderate politicisation in Tunisia, to broad laws, increasingly enforced and politicised, in Egypt. </w:t>
      </w:r>
      <w:r w:rsidRPr="00367165">
        <w:rPr>
          <w:rFonts w:cs="Times New Roman"/>
          <w:lang w:val="en"/>
        </w:rPr>
        <w:t>Despite unanimous disapproval of sodomy in Islam, in practice, cultural norms in different Muslim countries vary from punishment to condemnation, and only a few Muslim countries actually carry out severe punishments. It is predominantly sodomy which is explicitly criminalized and not same sex relations more generally</w:t>
      </w:r>
      <w:r w:rsidRPr="00367165">
        <w:rPr>
          <w:rStyle w:val="FootnoteReference"/>
          <w:rFonts w:cs="Times New Roman"/>
          <w:lang w:val="en"/>
        </w:rPr>
        <w:footnoteReference w:id="13"/>
      </w:r>
      <w:r w:rsidRPr="00367165">
        <w:rPr>
          <w:rFonts w:cs="Times New Roman"/>
          <w:lang w:val="en"/>
        </w:rPr>
        <w:t xml:space="preserve"> although in some countries broader sets of morality laws clamps down on lesbian, trans and queer communities. But it should be noted that </w:t>
      </w:r>
      <w:r>
        <w:rPr>
          <w:rFonts w:cs="Times New Roman"/>
          <w:lang w:val="en"/>
        </w:rPr>
        <w:t xml:space="preserve">the current </w:t>
      </w:r>
      <w:r w:rsidR="00D77221" w:rsidRPr="00367165">
        <w:rPr>
          <w:rFonts w:cs="Times New Roman"/>
          <w:lang w:val="en"/>
        </w:rPr>
        <w:t>criminalization</w:t>
      </w:r>
      <w:r w:rsidRPr="00367165">
        <w:rPr>
          <w:rFonts w:cs="Times New Roman"/>
          <w:lang w:val="en"/>
        </w:rPr>
        <w:t xml:space="preserve"> of same sex relations </w:t>
      </w:r>
      <w:r w:rsidRPr="00367165">
        <w:rPr>
          <w:rFonts w:cs="Times New Roman"/>
        </w:rPr>
        <w:t>first came with colonialism</w:t>
      </w:r>
      <w:r>
        <w:rPr>
          <w:rFonts w:cs="Times New Roman"/>
        </w:rPr>
        <w:t xml:space="preserve"> </w:t>
      </w:r>
      <w:r>
        <w:rPr>
          <w:rFonts w:cs="Times New Roman"/>
          <w:lang w:val="en"/>
        </w:rPr>
        <w:t xml:space="preserve">- </w:t>
      </w:r>
      <w:r w:rsidRPr="00367165">
        <w:rPr>
          <w:rFonts w:cs="Times New Roman"/>
          <w:lang w:val="en"/>
        </w:rPr>
        <w:t xml:space="preserve">from </w:t>
      </w:r>
      <w:r w:rsidRPr="00367165">
        <w:rPr>
          <w:rFonts w:cs="Times New Roman"/>
        </w:rPr>
        <w:t xml:space="preserve">“debauchery” in </w:t>
      </w:r>
      <w:hyperlink r:id="rId11" w:history="1">
        <w:r w:rsidRPr="00367165">
          <w:rPr>
            <w:rStyle w:val="Hyperlink"/>
            <w:rFonts w:cs="Times New Roman"/>
            <w:color w:val="auto"/>
          </w:rPr>
          <w:t>Egypt</w:t>
        </w:r>
      </w:hyperlink>
      <w:r w:rsidRPr="00367165">
        <w:rPr>
          <w:rFonts w:cs="Times New Roman"/>
        </w:rPr>
        <w:t>, to anti-sodomy laws in Tunisia</w:t>
      </w:r>
      <w:r w:rsidRPr="00367165">
        <w:rPr>
          <w:rFonts w:cs="Times New Roman"/>
          <w:lang w:val="en"/>
        </w:rPr>
        <w:t xml:space="preserve">. But arguments about cultural and religious tradition and heritage takes center stage in the increasingly </w:t>
      </w:r>
      <w:r w:rsidR="00D77221" w:rsidRPr="00367165">
        <w:rPr>
          <w:rFonts w:cs="Times New Roman"/>
          <w:lang w:val="en"/>
        </w:rPr>
        <w:t>politicized</w:t>
      </w:r>
      <w:r w:rsidRPr="00367165">
        <w:rPr>
          <w:rFonts w:cs="Times New Roman"/>
          <w:lang w:val="en"/>
        </w:rPr>
        <w:t xml:space="preserve"> debates about de-</w:t>
      </w:r>
      <w:r w:rsidR="00D77221" w:rsidRPr="00367165">
        <w:rPr>
          <w:rFonts w:cs="Times New Roman"/>
          <w:lang w:val="en"/>
        </w:rPr>
        <w:t>criminalization</w:t>
      </w:r>
      <w:r w:rsidRPr="00367165">
        <w:rPr>
          <w:rFonts w:cs="Times New Roman"/>
          <w:lang w:val="en"/>
        </w:rPr>
        <w:t xml:space="preserve">. </w:t>
      </w:r>
    </w:p>
    <w:p w14:paraId="0A34855D" w14:textId="77777777" w:rsidR="009676F6" w:rsidRPr="00882490" w:rsidRDefault="009676F6" w:rsidP="007B5364">
      <w:pPr>
        <w:ind w:firstLine="720"/>
        <w:rPr>
          <w:lang w:val="en-US"/>
        </w:rPr>
      </w:pPr>
      <w:r w:rsidRPr="00367165">
        <w:t>The</w:t>
      </w:r>
      <w:r w:rsidRPr="00367165">
        <w:rPr>
          <w:rFonts w:ascii="Times" w:hAnsi="Times"/>
        </w:rPr>
        <w:t xml:space="preserve"> Sub-Sahara African cases range from decriminalisation of same-sex relations in Mozambique, and attempted liberalisation and moderate politicization in Malawi, via cases with stable criminalisation, but varying degrees of politicization, to cases with heightened criminalisation in law or though increased enforcement.</w:t>
      </w:r>
      <w:r w:rsidRPr="00786490">
        <w:rPr>
          <w:rFonts w:cs="Times New Roman"/>
          <w:lang w:val="en-US"/>
        </w:rPr>
        <w:t xml:space="preserve"> </w:t>
      </w:r>
      <w:r>
        <w:rPr>
          <w:rFonts w:cs="Times New Roman"/>
          <w:lang w:val="en-US"/>
        </w:rPr>
        <w:t>In most of these countries, representatives of the rapidly expanding evangelical churches (domestic and international) have been the most visible and radical voices in the debates on criminalization of homosexuality. The traditional churches harbor somewhat more diverse views, but leading clerics (particularly from the Anglican, and Ethiopian Orthodox Church) have come out strongly against homosexuality. This might be seen in the context of the competition they face in the religious marketplace and the evangelicals’ successful mobilization on this issue. The Moslem minority, in most cases substantial and growing, has been less visible in the debates.</w:t>
      </w:r>
    </w:p>
    <w:p w14:paraId="1BECE61B" w14:textId="77777777" w:rsidR="0093249B" w:rsidRPr="00367165" w:rsidRDefault="00637D60" w:rsidP="00123FF2">
      <w:pPr>
        <w:pStyle w:val="Heading3"/>
        <w:spacing w:before="0"/>
      </w:pPr>
      <w:r>
        <w:t xml:space="preserve">2.5 </w:t>
      </w:r>
      <w:r w:rsidR="0093249B" w:rsidRPr="00367165">
        <w:t xml:space="preserve">Hypotheses </w:t>
      </w:r>
    </w:p>
    <w:p w14:paraId="6A444F72" w14:textId="77777777" w:rsidR="0093249B" w:rsidRPr="00367165" w:rsidRDefault="0093249B" w:rsidP="006B5159">
      <w:r w:rsidRPr="00367165">
        <w:t>The different parts of the study will explore different aspects of the overarching research question</w:t>
      </w:r>
      <w:r w:rsidR="00027A70" w:rsidRPr="00367165">
        <w:t>:</w:t>
      </w:r>
      <w:r w:rsidRPr="00367165">
        <w:t xml:space="preserve"> </w:t>
      </w:r>
    </w:p>
    <w:p w14:paraId="59A8BB77" w14:textId="77777777" w:rsidR="00147AEF" w:rsidRPr="00367165" w:rsidRDefault="00147AEF" w:rsidP="00123FF2">
      <w:pPr>
        <w:spacing w:after="0"/>
        <w:rPr>
          <w:b/>
        </w:rPr>
      </w:pPr>
      <w:r w:rsidRPr="00367165">
        <w:rPr>
          <w:b/>
        </w:rPr>
        <w:t xml:space="preserve">PILLAR 1: Effects of criminalization </w:t>
      </w:r>
    </w:p>
    <w:p w14:paraId="392CADBB" w14:textId="77777777" w:rsidR="007B5364" w:rsidRDefault="00147AEF" w:rsidP="000A3EB7">
      <w:r w:rsidRPr="00367165">
        <w:t xml:space="preserve">The first pillar of the project explores the impacts of politicization and criminalization of abortion and same sex relations at three levels of the </w:t>
      </w:r>
      <w:r w:rsidRPr="00A43FC2">
        <w:rPr>
          <w:b/>
        </w:rPr>
        <w:t>health system</w:t>
      </w:r>
      <w:r w:rsidR="00A43FC2">
        <w:t xml:space="preserve"> </w:t>
      </w:r>
      <w:r w:rsidR="00A43FC2" w:rsidRPr="00497C60">
        <w:rPr>
          <w:i/>
        </w:rPr>
        <w:t>(</w:t>
      </w:r>
      <w:r w:rsidRPr="00367165">
        <w:rPr>
          <w:i/>
        </w:rPr>
        <w:t>health policy; health service provision</w:t>
      </w:r>
      <w:r w:rsidRPr="00367165">
        <w:t xml:space="preserve"> and </w:t>
      </w:r>
      <w:r w:rsidRPr="00367165">
        <w:rPr>
          <w:i/>
        </w:rPr>
        <w:t>health service utilisation</w:t>
      </w:r>
      <w:r w:rsidR="00A43FC2" w:rsidRPr="00497C60">
        <w:t>)</w:t>
      </w:r>
      <w:r w:rsidRPr="00367165">
        <w:t xml:space="preserve"> as well as at the level of </w:t>
      </w:r>
      <w:r w:rsidRPr="00367165">
        <w:rPr>
          <w:b/>
        </w:rPr>
        <w:t>health outcomes</w:t>
      </w:r>
      <w:r w:rsidRPr="00367165">
        <w:rPr>
          <w:i/>
        </w:rPr>
        <w:t xml:space="preserve"> </w:t>
      </w:r>
      <w:r w:rsidR="00A43FC2">
        <w:t>(</w:t>
      </w:r>
      <w:r w:rsidRPr="00367165">
        <w:t>particular</w:t>
      </w:r>
      <w:r w:rsidR="00A43FC2">
        <w:t>ly</w:t>
      </w:r>
      <w:r w:rsidRPr="00367165">
        <w:t xml:space="preserve"> </w:t>
      </w:r>
      <w:r w:rsidRPr="00367165">
        <w:rPr>
          <w:i/>
        </w:rPr>
        <w:t>stigma and mental health</w:t>
      </w:r>
      <w:r w:rsidR="00A43FC2">
        <w:t>)</w:t>
      </w:r>
      <w:r w:rsidRPr="00367165">
        <w:rPr>
          <w:i/>
        </w:rPr>
        <w:t>.</w:t>
      </w:r>
      <w:r w:rsidRPr="00367165">
        <w:rPr>
          <w:rStyle w:val="FootnoteReference"/>
        </w:rPr>
        <w:footnoteReference w:id="14"/>
      </w:r>
      <w:r w:rsidRPr="00367165">
        <w:t xml:space="preserve"> </w:t>
      </w:r>
      <w:r w:rsidRPr="00367165">
        <w:rPr>
          <w:i/>
        </w:rPr>
        <w:t xml:space="preserve"> </w:t>
      </w:r>
      <w:r w:rsidR="00A43953" w:rsidRPr="00367165">
        <w:t xml:space="preserve"> </w:t>
      </w:r>
      <w:r w:rsidR="0095317D" w:rsidRPr="00367165">
        <w:t>More specifically, this part of the study will investigate the following hypot</w:t>
      </w:r>
      <w:r w:rsidR="00525951">
        <w:t>h</w:t>
      </w:r>
      <w:r w:rsidR="0095317D" w:rsidRPr="00367165">
        <w:t>eses</w:t>
      </w:r>
      <w:r w:rsidR="00525951">
        <w:t xml:space="preserve">. The first set of hypotheses focus on the conditions for improved health </w:t>
      </w:r>
      <w:r w:rsidR="004A73FB">
        <w:t xml:space="preserve">systems or outcomes </w:t>
      </w:r>
      <w:r w:rsidR="00525951">
        <w:t xml:space="preserve">from </w:t>
      </w:r>
      <w:r w:rsidR="00525951" w:rsidRPr="00497C60">
        <w:rPr>
          <w:b/>
        </w:rPr>
        <w:t>decriminalisation</w:t>
      </w:r>
      <w:r w:rsidR="004A73FB">
        <w:t xml:space="preserve"> and each hypotheses includes both a rational choice and norm appropriateness component:</w:t>
      </w:r>
    </w:p>
    <w:p w14:paraId="0211AF30" w14:textId="77777777" w:rsidR="007B5364" w:rsidRPr="00680183" w:rsidRDefault="007B5364" w:rsidP="007B5364">
      <w:pPr>
        <w:ind w:left="720" w:hanging="360"/>
        <w:rPr>
          <w:b/>
          <w:sz w:val="18"/>
          <w:szCs w:val="18"/>
        </w:rPr>
      </w:pPr>
      <w:r w:rsidRPr="00680183">
        <w:rPr>
          <w:b/>
          <w:sz w:val="18"/>
          <w:szCs w:val="18"/>
        </w:rPr>
        <w:t>Hypothesis 1</w:t>
      </w:r>
      <w:r>
        <w:rPr>
          <w:b/>
          <w:sz w:val="18"/>
          <w:szCs w:val="18"/>
        </w:rPr>
        <w:t xml:space="preserve"> – Policy Makers </w:t>
      </w:r>
      <w:r w:rsidRPr="00497C60">
        <w:rPr>
          <w:sz w:val="18"/>
          <w:szCs w:val="18"/>
        </w:rPr>
        <w:t>(top blue arrow in Figure 1)</w:t>
      </w:r>
      <w:r>
        <w:rPr>
          <w:sz w:val="18"/>
          <w:szCs w:val="18"/>
        </w:rPr>
        <w:t>.</w:t>
      </w:r>
      <w:r>
        <w:rPr>
          <w:b/>
          <w:sz w:val="18"/>
          <w:szCs w:val="18"/>
        </w:rPr>
        <w:t xml:space="preserve"> </w:t>
      </w:r>
      <w:r w:rsidRPr="00680183">
        <w:rPr>
          <w:sz w:val="18"/>
          <w:szCs w:val="18"/>
        </w:rPr>
        <w:t>Decriminalization will</w:t>
      </w:r>
      <w:r>
        <w:rPr>
          <w:sz w:val="18"/>
          <w:szCs w:val="18"/>
        </w:rPr>
        <w:t xml:space="preserve"> improve the health system </w:t>
      </w:r>
      <w:r w:rsidRPr="00680183">
        <w:rPr>
          <w:sz w:val="18"/>
          <w:szCs w:val="18"/>
        </w:rPr>
        <w:t xml:space="preserve">if it significantly changes the motivation </w:t>
      </w:r>
      <w:r w:rsidRPr="00497C60">
        <w:rPr>
          <w:b/>
          <w:sz w:val="18"/>
          <w:szCs w:val="18"/>
        </w:rPr>
        <w:t>or</w:t>
      </w:r>
      <w:r w:rsidRPr="00680183">
        <w:rPr>
          <w:sz w:val="18"/>
          <w:szCs w:val="18"/>
        </w:rPr>
        <w:t xml:space="preserve"> opportunity structure of policy makers (To be investigated though key informant interviews, review of policy documents) </w:t>
      </w:r>
    </w:p>
    <w:p w14:paraId="7B7A6627" w14:textId="77777777" w:rsidR="007B5364" w:rsidRPr="00680183" w:rsidRDefault="007B5364" w:rsidP="007B5364">
      <w:pPr>
        <w:ind w:left="720" w:hanging="360"/>
        <w:rPr>
          <w:b/>
          <w:sz w:val="18"/>
          <w:szCs w:val="18"/>
        </w:rPr>
      </w:pPr>
      <w:r w:rsidRPr="00680183">
        <w:rPr>
          <w:b/>
          <w:sz w:val="18"/>
          <w:szCs w:val="18"/>
        </w:rPr>
        <w:t xml:space="preserve">Hypothesis </w:t>
      </w:r>
      <w:r>
        <w:rPr>
          <w:b/>
          <w:sz w:val="18"/>
          <w:szCs w:val="18"/>
        </w:rPr>
        <w:t xml:space="preserve">2 – Health service provides </w:t>
      </w:r>
      <w:r w:rsidRPr="00497C60">
        <w:rPr>
          <w:sz w:val="18"/>
          <w:szCs w:val="18"/>
        </w:rPr>
        <w:t>(middle blue arrow)</w:t>
      </w:r>
      <w:r>
        <w:rPr>
          <w:sz w:val="18"/>
          <w:szCs w:val="18"/>
        </w:rPr>
        <w:t>.</w:t>
      </w:r>
      <w:r>
        <w:rPr>
          <w:b/>
          <w:sz w:val="18"/>
          <w:szCs w:val="18"/>
        </w:rPr>
        <w:t xml:space="preserve"> </w:t>
      </w:r>
      <w:r w:rsidRPr="00680183">
        <w:rPr>
          <w:sz w:val="18"/>
          <w:szCs w:val="18"/>
        </w:rPr>
        <w:t>Decriminalization will</w:t>
      </w:r>
      <w:r>
        <w:rPr>
          <w:sz w:val="18"/>
          <w:szCs w:val="18"/>
        </w:rPr>
        <w:t xml:space="preserve"> improve the health system </w:t>
      </w:r>
      <w:r w:rsidRPr="00680183">
        <w:rPr>
          <w:sz w:val="18"/>
          <w:szCs w:val="18"/>
        </w:rPr>
        <w:t>only if it significantly changes the motivation or opportunity structure of health service providers. (To be investigated though key informant interviews, experimental surveys to investigate attitudinal change)</w:t>
      </w:r>
    </w:p>
    <w:p w14:paraId="21ADDC56" w14:textId="62243AAD" w:rsidR="007B5364" w:rsidRDefault="007B5364" w:rsidP="007B5364">
      <w:pPr>
        <w:ind w:left="720" w:hanging="360"/>
        <w:rPr>
          <w:sz w:val="18"/>
          <w:szCs w:val="18"/>
        </w:rPr>
      </w:pPr>
      <w:r w:rsidRPr="00680183">
        <w:rPr>
          <w:b/>
          <w:sz w:val="18"/>
          <w:szCs w:val="18"/>
        </w:rPr>
        <w:t xml:space="preserve">Hypothesis 3 </w:t>
      </w:r>
      <w:r>
        <w:rPr>
          <w:b/>
          <w:sz w:val="18"/>
          <w:szCs w:val="18"/>
        </w:rPr>
        <w:t>– Potential Patients</w:t>
      </w:r>
      <w:r w:rsidRPr="00497C60">
        <w:rPr>
          <w:sz w:val="18"/>
          <w:szCs w:val="18"/>
        </w:rPr>
        <w:t xml:space="preserve"> (bottom blue arrow).</w:t>
      </w:r>
      <w:r>
        <w:rPr>
          <w:b/>
          <w:sz w:val="18"/>
          <w:szCs w:val="18"/>
        </w:rPr>
        <w:t xml:space="preserve"> </w:t>
      </w:r>
      <w:r w:rsidRPr="00680183">
        <w:rPr>
          <w:sz w:val="18"/>
          <w:szCs w:val="18"/>
        </w:rPr>
        <w:t>Decriminalization will</w:t>
      </w:r>
      <w:r>
        <w:rPr>
          <w:sz w:val="18"/>
          <w:szCs w:val="18"/>
        </w:rPr>
        <w:t xml:space="preserve"> improve the health system </w:t>
      </w:r>
      <w:r w:rsidRPr="00680183">
        <w:rPr>
          <w:sz w:val="18"/>
          <w:szCs w:val="18"/>
        </w:rPr>
        <w:t xml:space="preserve">only if it significantly changes the motivation or perceived opportunity structure of potential patients (LGBTIQ/abortion seekers) (To be investigated though focus group </w:t>
      </w:r>
      <w:r w:rsidRPr="000A3EB7">
        <w:rPr>
          <w:sz w:val="18"/>
          <w:szCs w:val="18"/>
        </w:rPr>
        <w:t>interviews)</w:t>
      </w:r>
    </w:p>
    <w:p w14:paraId="25EA8485" w14:textId="77777777" w:rsidR="007B5364" w:rsidRDefault="007B5364" w:rsidP="007B5364">
      <w:pPr>
        <w:ind w:left="720" w:hanging="360"/>
      </w:pPr>
      <w:r w:rsidRPr="00680183">
        <w:rPr>
          <w:b/>
          <w:sz w:val="18"/>
          <w:szCs w:val="18"/>
        </w:rPr>
        <w:t xml:space="preserve">Hypothesis </w:t>
      </w:r>
      <w:r>
        <w:rPr>
          <w:b/>
          <w:sz w:val="18"/>
          <w:szCs w:val="18"/>
        </w:rPr>
        <w:t xml:space="preserve">4 – Social Attitudes </w:t>
      </w:r>
      <w:r w:rsidRPr="00497C60">
        <w:rPr>
          <w:sz w:val="18"/>
          <w:szCs w:val="18"/>
        </w:rPr>
        <w:t>(far right short blue arrow.</w:t>
      </w:r>
      <w:r>
        <w:rPr>
          <w:b/>
          <w:sz w:val="18"/>
          <w:szCs w:val="18"/>
        </w:rPr>
        <w:t xml:space="preserve">) </w:t>
      </w:r>
      <w:r w:rsidRPr="00680183">
        <w:rPr>
          <w:sz w:val="18"/>
          <w:szCs w:val="18"/>
        </w:rPr>
        <w:t xml:space="preserve">Decriminalization will lead to changes in stigma and mental health by changing the self perception </w:t>
      </w:r>
      <w:r>
        <w:rPr>
          <w:sz w:val="18"/>
          <w:szCs w:val="18"/>
        </w:rPr>
        <w:t xml:space="preserve">or the </w:t>
      </w:r>
      <w:r w:rsidRPr="00680183">
        <w:rPr>
          <w:sz w:val="18"/>
          <w:szCs w:val="18"/>
        </w:rPr>
        <w:t xml:space="preserve">opportunity structure </w:t>
      </w:r>
      <w:r w:rsidRPr="00F36B19">
        <w:rPr>
          <w:sz w:val="18"/>
          <w:szCs w:val="18"/>
        </w:rPr>
        <w:t>of the individuals affected</w:t>
      </w:r>
      <w:r w:rsidRPr="00680183">
        <w:rPr>
          <w:sz w:val="18"/>
          <w:szCs w:val="18"/>
        </w:rPr>
        <w:t xml:space="preserve"> (LGBTI /abortion seekers) (To be investigated though focus group interviews)</w:t>
      </w:r>
    </w:p>
    <w:p w14:paraId="30EA9B6A" w14:textId="77777777" w:rsidR="00A43FC2" w:rsidRDefault="007B5364" w:rsidP="007B5364">
      <w:r>
        <w:t>T</w:t>
      </w:r>
      <w:r w:rsidR="00A43FC2" w:rsidRPr="00637D60">
        <w:t xml:space="preserve">he second set of hypotheses concern </w:t>
      </w:r>
      <w:r w:rsidR="00A43FC2" w:rsidRPr="00637D60">
        <w:rPr>
          <w:b/>
        </w:rPr>
        <w:t xml:space="preserve">politicisation </w:t>
      </w:r>
      <w:r w:rsidR="00A43FC2" w:rsidRPr="00497C60">
        <w:t>of abortion and same/same-sex relations</w:t>
      </w:r>
      <w:r w:rsidR="0078234A" w:rsidRPr="00637D60">
        <w:t xml:space="preserve"> and its effect on abortion and health care services aimed at LGBTI</w:t>
      </w:r>
      <w:r w:rsidR="00A43FC2" w:rsidRPr="00637D60">
        <w:t>:</w:t>
      </w:r>
    </w:p>
    <w:p w14:paraId="3358F4B8" w14:textId="77777777" w:rsidR="007B5364" w:rsidRPr="00680183" w:rsidRDefault="007B5364" w:rsidP="007B5364">
      <w:pPr>
        <w:ind w:left="709" w:hanging="349"/>
        <w:rPr>
          <w:b/>
          <w:sz w:val="18"/>
          <w:szCs w:val="18"/>
        </w:rPr>
      </w:pPr>
      <w:r>
        <w:rPr>
          <w:b/>
          <w:sz w:val="18"/>
          <w:szCs w:val="18"/>
        </w:rPr>
        <w:t>Hypothesis 5</w:t>
      </w:r>
      <w:r w:rsidRPr="00680183">
        <w:rPr>
          <w:b/>
          <w:sz w:val="18"/>
          <w:szCs w:val="18"/>
        </w:rPr>
        <w:t xml:space="preserve"> </w:t>
      </w:r>
      <w:r>
        <w:rPr>
          <w:b/>
          <w:sz w:val="18"/>
          <w:szCs w:val="18"/>
        </w:rPr>
        <w:t xml:space="preserve">– Policy Makers </w:t>
      </w:r>
      <w:r w:rsidRPr="00497C60">
        <w:rPr>
          <w:sz w:val="18"/>
          <w:szCs w:val="18"/>
        </w:rPr>
        <w:t>(top red arrow</w:t>
      </w:r>
      <w:r>
        <w:rPr>
          <w:sz w:val="18"/>
          <w:szCs w:val="18"/>
        </w:rPr>
        <w:t xml:space="preserve"> in Figure 1</w:t>
      </w:r>
      <w:r w:rsidRPr="00497C60">
        <w:rPr>
          <w:sz w:val="18"/>
          <w:szCs w:val="18"/>
        </w:rPr>
        <w:t>).</w:t>
      </w:r>
      <w:r>
        <w:rPr>
          <w:b/>
          <w:sz w:val="18"/>
          <w:szCs w:val="18"/>
        </w:rPr>
        <w:t xml:space="preserve"> </w:t>
      </w:r>
      <w:r w:rsidRPr="00680183">
        <w:rPr>
          <w:sz w:val="18"/>
          <w:szCs w:val="18"/>
        </w:rPr>
        <w:t xml:space="preserve">Politicisation will </w:t>
      </w:r>
      <w:r>
        <w:rPr>
          <w:sz w:val="18"/>
          <w:szCs w:val="18"/>
        </w:rPr>
        <w:t xml:space="preserve">improve services </w:t>
      </w:r>
      <w:r w:rsidRPr="00680183">
        <w:rPr>
          <w:sz w:val="18"/>
          <w:szCs w:val="18"/>
        </w:rPr>
        <w:t xml:space="preserve">if it significantly changes the motivation or opportunity structure of policy makers (independently of – or strengthening/counteracting - legal changes) (To be investigated though key informant interviews, review of policy documents) </w:t>
      </w:r>
    </w:p>
    <w:p w14:paraId="76B10E0F" w14:textId="77777777" w:rsidR="007B5364" w:rsidRPr="00680183" w:rsidRDefault="007B5364" w:rsidP="007B5364">
      <w:pPr>
        <w:ind w:left="709" w:hanging="349"/>
        <w:rPr>
          <w:b/>
          <w:sz w:val="18"/>
          <w:szCs w:val="18"/>
        </w:rPr>
      </w:pPr>
      <w:r>
        <w:rPr>
          <w:b/>
          <w:sz w:val="18"/>
          <w:szCs w:val="18"/>
        </w:rPr>
        <w:t>Hypothesis 6</w:t>
      </w:r>
      <w:r w:rsidRPr="00680183">
        <w:rPr>
          <w:b/>
          <w:sz w:val="18"/>
          <w:szCs w:val="18"/>
        </w:rPr>
        <w:t xml:space="preserve"> </w:t>
      </w:r>
      <w:r>
        <w:rPr>
          <w:b/>
          <w:sz w:val="18"/>
          <w:szCs w:val="18"/>
        </w:rPr>
        <w:t xml:space="preserve">– Health Service Providers </w:t>
      </w:r>
      <w:r>
        <w:rPr>
          <w:sz w:val="18"/>
          <w:szCs w:val="18"/>
        </w:rPr>
        <w:t>(middle red arrow.</w:t>
      </w:r>
      <w:r w:rsidRPr="00497C60">
        <w:rPr>
          <w:sz w:val="18"/>
          <w:szCs w:val="18"/>
        </w:rPr>
        <w:t>)</w:t>
      </w:r>
      <w:r>
        <w:rPr>
          <w:b/>
          <w:sz w:val="18"/>
          <w:szCs w:val="18"/>
        </w:rPr>
        <w:t xml:space="preserve"> </w:t>
      </w:r>
      <w:r w:rsidRPr="00680183">
        <w:rPr>
          <w:sz w:val="18"/>
          <w:szCs w:val="18"/>
        </w:rPr>
        <w:t xml:space="preserve">Politicisation will </w:t>
      </w:r>
      <w:r>
        <w:rPr>
          <w:sz w:val="18"/>
          <w:szCs w:val="18"/>
        </w:rPr>
        <w:t>improve services</w:t>
      </w:r>
      <w:r w:rsidRPr="00680183">
        <w:rPr>
          <w:sz w:val="18"/>
          <w:szCs w:val="18"/>
        </w:rPr>
        <w:t xml:space="preserve"> if it significantly changes the motivation or opportunity structure of health service providers. (To be investigated though key informant interviews, experimental surveys to investigate attitudinal change)</w:t>
      </w:r>
    </w:p>
    <w:p w14:paraId="01753FC7" w14:textId="4DEA3DD7" w:rsidR="007B5364" w:rsidRDefault="007B5364" w:rsidP="007B5364">
      <w:pPr>
        <w:ind w:left="709" w:hanging="349"/>
        <w:rPr>
          <w:b/>
          <w:sz w:val="18"/>
          <w:szCs w:val="18"/>
        </w:rPr>
      </w:pPr>
      <w:r>
        <w:rPr>
          <w:b/>
          <w:sz w:val="18"/>
          <w:szCs w:val="18"/>
        </w:rPr>
        <w:lastRenderedPageBreak/>
        <w:t xml:space="preserve">Hypothesis 7 – Potential Patients </w:t>
      </w:r>
      <w:r w:rsidRPr="00497C60">
        <w:rPr>
          <w:sz w:val="18"/>
          <w:szCs w:val="18"/>
        </w:rPr>
        <w:t>(bottom red arrow).</w:t>
      </w:r>
      <w:r>
        <w:rPr>
          <w:b/>
          <w:sz w:val="18"/>
          <w:szCs w:val="18"/>
        </w:rPr>
        <w:t xml:space="preserve"> </w:t>
      </w:r>
      <w:r w:rsidRPr="00680183">
        <w:rPr>
          <w:sz w:val="18"/>
          <w:szCs w:val="18"/>
        </w:rPr>
        <w:t>Politicisation will lead to changes in uptake of relevant health services if it significantly changes the motivation or perceived opportunity structure of potential patients (LGBTIQ /abortion seekers) (To be investigated though focus group interviews</w:t>
      </w:r>
      <w:r w:rsidR="00F36B19">
        <w:rPr>
          <w:sz w:val="18"/>
          <w:szCs w:val="18"/>
        </w:rPr>
        <w:t>)</w:t>
      </w:r>
    </w:p>
    <w:p w14:paraId="0A1C5F2E" w14:textId="77777777" w:rsidR="007B5364" w:rsidRPr="007B5364" w:rsidRDefault="007B5364" w:rsidP="007B5364">
      <w:pPr>
        <w:ind w:left="709" w:hanging="349"/>
        <w:rPr>
          <w:b/>
          <w:sz w:val="18"/>
          <w:szCs w:val="18"/>
        </w:rPr>
      </w:pPr>
      <w:proofErr w:type="gramStart"/>
      <w:r w:rsidRPr="00680183">
        <w:rPr>
          <w:b/>
          <w:sz w:val="18"/>
          <w:szCs w:val="18"/>
        </w:rPr>
        <w:t>Hypothesis</w:t>
      </w:r>
      <w:r>
        <w:rPr>
          <w:b/>
          <w:sz w:val="18"/>
          <w:szCs w:val="18"/>
        </w:rPr>
        <w:t xml:space="preserve"> 8 – Social Attitudes </w:t>
      </w:r>
      <w:r w:rsidRPr="00497C60">
        <w:rPr>
          <w:sz w:val="18"/>
          <w:szCs w:val="18"/>
        </w:rPr>
        <w:t>(far right short red arrow)</w:t>
      </w:r>
      <w:r>
        <w:rPr>
          <w:sz w:val="18"/>
          <w:szCs w:val="18"/>
        </w:rPr>
        <w:t>.</w:t>
      </w:r>
      <w:proofErr w:type="gramEnd"/>
      <w:r>
        <w:rPr>
          <w:b/>
          <w:sz w:val="18"/>
          <w:szCs w:val="18"/>
        </w:rPr>
        <w:t xml:space="preserve"> </w:t>
      </w:r>
      <w:r w:rsidRPr="00680183">
        <w:rPr>
          <w:sz w:val="18"/>
          <w:szCs w:val="18"/>
        </w:rPr>
        <w:t xml:space="preserve">Politicisation will lead to changes in stigma and mental health by changing the </w:t>
      </w:r>
      <w:proofErr w:type="gramStart"/>
      <w:r w:rsidRPr="00680183">
        <w:rPr>
          <w:sz w:val="18"/>
          <w:szCs w:val="18"/>
        </w:rPr>
        <w:t>self perception</w:t>
      </w:r>
      <w:proofErr w:type="gramEnd"/>
      <w:r w:rsidRPr="00680183">
        <w:rPr>
          <w:sz w:val="18"/>
          <w:szCs w:val="18"/>
        </w:rPr>
        <w:t xml:space="preserve"> and opportunity structure </w:t>
      </w:r>
      <w:r w:rsidRPr="00F36B19">
        <w:rPr>
          <w:sz w:val="18"/>
          <w:szCs w:val="18"/>
        </w:rPr>
        <w:t>of the individuals affected</w:t>
      </w:r>
      <w:r w:rsidRPr="00680183">
        <w:rPr>
          <w:sz w:val="18"/>
          <w:szCs w:val="18"/>
        </w:rPr>
        <w:t xml:space="preserve"> (LGBTI /abortion seekers) (To be investigated though focus group interviews)</w:t>
      </w:r>
    </w:p>
    <w:p w14:paraId="2C8551C2" w14:textId="3F34180C" w:rsidR="00E978F8" w:rsidRDefault="002E40F7" w:rsidP="006B5159">
      <w:r>
        <w:t>The i</w:t>
      </w:r>
      <w:r w:rsidR="00663021" w:rsidRPr="00367165">
        <w:t xml:space="preserve">mpacts at the health system level will be investigated by a combination of </w:t>
      </w:r>
      <w:r w:rsidR="00663021" w:rsidRPr="00367165">
        <w:rPr>
          <w:b/>
        </w:rPr>
        <w:t>quantitative studies of existing data on health service provision and utilisation,</w:t>
      </w:r>
      <w:r w:rsidR="00663021" w:rsidRPr="00367165">
        <w:t xml:space="preserve"> </w:t>
      </w:r>
      <w:r w:rsidR="00663021" w:rsidRPr="00367165">
        <w:rPr>
          <w:b/>
        </w:rPr>
        <w:t xml:space="preserve">experimental surveys </w:t>
      </w:r>
      <w:r w:rsidR="00663021" w:rsidRPr="00367165">
        <w:t xml:space="preserve">of health providers, </w:t>
      </w:r>
      <w:r w:rsidR="00663021" w:rsidRPr="00367165">
        <w:rPr>
          <w:b/>
        </w:rPr>
        <w:t>key informant interviews</w:t>
      </w:r>
      <w:r w:rsidR="00663021" w:rsidRPr="00367165">
        <w:t xml:space="preserve"> (policy-makers, health service providers), </w:t>
      </w:r>
      <w:r w:rsidR="00663021" w:rsidRPr="00367165">
        <w:rPr>
          <w:b/>
        </w:rPr>
        <w:t xml:space="preserve">focus group interviews </w:t>
      </w:r>
      <w:r w:rsidR="00663021" w:rsidRPr="00367165">
        <w:t xml:space="preserve">with patient groups and </w:t>
      </w:r>
      <w:r w:rsidR="00663021" w:rsidRPr="00367165">
        <w:rPr>
          <w:b/>
        </w:rPr>
        <w:t xml:space="preserve">qualitative analysis of policy documents.  </w:t>
      </w:r>
      <w:r w:rsidR="00663021" w:rsidRPr="00367165">
        <w:t xml:space="preserve">Effects on health outcomes will be conducted though </w:t>
      </w:r>
      <w:r w:rsidR="00663021" w:rsidRPr="00367165">
        <w:rPr>
          <w:b/>
        </w:rPr>
        <w:t>qualitative analysis of</w:t>
      </w:r>
      <w:r w:rsidR="00663021" w:rsidRPr="00367165">
        <w:t xml:space="preserve"> </w:t>
      </w:r>
      <w:r w:rsidR="00663021" w:rsidRPr="00367165">
        <w:rPr>
          <w:b/>
        </w:rPr>
        <w:t>focus group interviews.</w:t>
      </w:r>
      <w:r w:rsidR="00153A7A" w:rsidRPr="00367165">
        <w:rPr>
          <w:b/>
        </w:rPr>
        <w:t xml:space="preserve"> </w:t>
      </w:r>
      <w:r w:rsidRPr="00497C60">
        <w:t xml:space="preserve">See further </w:t>
      </w:r>
      <w:r w:rsidR="00C8537A">
        <w:t xml:space="preserve">Table 2 (in attachment) and </w:t>
      </w:r>
      <w:r w:rsidRPr="00497C60">
        <w:t xml:space="preserve">section 3 below. </w:t>
      </w:r>
    </w:p>
    <w:p w14:paraId="2731DE91" w14:textId="77777777" w:rsidR="00C8537A" w:rsidRPr="00123FF2" w:rsidRDefault="00C8537A" w:rsidP="006B5159">
      <w:pPr>
        <w:rPr>
          <w:sz w:val="12"/>
          <w:szCs w:val="12"/>
        </w:rPr>
      </w:pPr>
    </w:p>
    <w:p w14:paraId="119E3953" w14:textId="1D26F733" w:rsidR="003E3ED6" w:rsidRPr="00367165" w:rsidRDefault="00027A70" w:rsidP="00123FF2">
      <w:pPr>
        <w:spacing w:before="0" w:after="0"/>
        <w:rPr>
          <w:b/>
        </w:rPr>
      </w:pPr>
      <w:r w:rsidRPr="00367165">
        <w:rPr>
          <w:b/>
        </w:rPr>
        <w:t>PILLAR</w:t>
      </w:r>
      <w:r w:rsidR="00937E2C" w:rsidRPr="00367165">
        <w:rPr>
          <w:b/>
        </w:rPr>
        <w:t xml:space="preserve"> 2</w:t>
      </w:r>
      <w:r w:rsidR="004C68D1" w:rsidRPr="00367165">
        <w:rPr>
          <w:b/>
        </w:rPr>
        <w:t xml:space="preserve">: </w:t>
      </w:r>
      <w:r w:rsidR="00937E2C" w:rsidRPr="00367165">
        <w:rPr>
          <w:b/>
        </w:rPr>
        <w:t>Causes</w:t>
      </w:r>
      <w:r w:rsidR="004C68D1" w:rsidRPr="00367165">
        <w:rPr>
          <w:b/>
        </w:rPr>
        <w:t xml:space="preserve"> of criminalization </w:t>
      </w:r>
      <w:r w:rsidR="003E3ED6" w:rsidRPr="00367165">
        <w:rPr>
          <w:b/>
        </w:rPr>
        <w:t>and political game changers</w:t>
      </w:r>
    </w:p>
    <w:p w14:paraId="7E09E151" w14:textId="77777777" w:rsidR="00D4258B" w:rsidRPr="00367165" w:rsidRDefault="009F56A8" w:rsidP="00A43953">
      <w:r w:rsidRPr="00367165">
        <w:t>The second pillar of the project, explores the dynamics and causes leading to politicisation of abortion and same sex relations and</w:t>
      </w:r>
      <w:r w:rsidR="00D80DAC" w:rsidRPr="00367165">
        <w:t>/or</w:t>
      </w:r>
      <w:r w:rsidRPr="00367165">
        <w:t xml:space="preserve"> to changes in the criminal law</w:t>
      </w:r>
      <w:r w:rsidRPr="00367165">
        <w:rPr>
          <w:b/>
        </w:rPr>
        <w:t xml:space="preserve">. </w:t>
      </w:r>
      <w:r w:rsidR="00D4258B" w:rsidRPr="00367165">
        <w:t xml:space="preserve">From a public health perspective, it is important to </w:t>
      </w:r>
      <w:r w:rsidR="00D80DAC" w:rsidRPr="00367165">
        <w:t xml:space="preserve">decipher the political game changers of SRR criminalization and politicization </w:t>
      </w:r>
      <w:r w:rsidR="00D4258B" w:rsidRPr="00367165">
        <w:t>in order to understand</w:t>
      </w:r>
      <w:r w:rsidR="00D80DAC" w:rsidRPr="00367165">
        <w:t xml:space="preserve"> when and how </w:t>
      </w:r>
      <w:r w:rsidR="00D4258B" w:rsidRPr="00367165">
        <w:t>pro-SRR</w:t>
      </w:r>
      <w:r w:rsidR="00D80DAC" w:rsidRPr="00367165">
        <w:t xml:space="preserve"> reforms may succeed</w:t>
      </w:r>
      <w:r w:rsidR="00D4258B" w:rsidRPr="00367165">
        <w:t>. Since politicisation and criminalization of homosexuality is currently particularly strong in Africa, this is the main focus of this part of the analysis.</w:t>
      </w:r>
    </w:p>
    <w:p w14:paraId="5C15DB28" w14:textId="18CE986E" w:rsidR="00BE54E8" w:rsidRPr="00367165" w:rsidRDefault="00BE54E8" w:rsidP="00D4258B">
      <w:pPr>
        <w:ind w:firstLine="720"/>
      </w:pPr>
      <w:r w:rsidRPr="00367165">
        <w:t xml:space="preserve">From a methodological perspective, an important function of this part of the project is to </w:t>
      </w:r>
      <w:r w:rsidRPr="00367165">
        <w:rPr>
          <w:b/>
        </w:rPr>
        <w:t xml:space="preserve">measure politicization and criminalization </w:t>
      </w:r>
      <w:r w:rsidR="00270954" w:rsidRPr="00367165">
        <w:t xml:space="preserve">(the dependent variables in </w:t>
      </w:r>
      <w:r w:rsidR="00270954" w:rsidRPr="00367165">
        <w:rPr>
          <w:sz w:val="18"/>
          <w:szCs w:val="18"/>
        </w:rPr>
        <w:t>STUDY 2</w:t>
      </w:r>
      <w:r w:rsidR="00DA1DF9">
        <w:t>, and</w:t>
      </w:r>
      <w:r w:rsidRPr="00367165">
        <w:t xml:space="preserve"> also crucial for </w:t>
      </w:r>
      <w:r w:rsidRPr="00367165">
        <w:rPr>
          <w:sz w:val="18"/>
          <w:szCs w:val="18"/>
        </w:rPr>
        <w:t>STUDY 1</w:t>
      </w:r>
      <w:r w:rsidRPr="00367165">
        <w:t xml:space="preserve"> where the</w:t>
      </w:r>
      <w:r w:rsidR="00DA1DF9">
        <w:t>se</w:t>
      </w:r>
      <w:r w:rsidR="00D80DAC" w:rsidRPr="00367165">
        <w:t xml:space="preserve"> are the</w:t>
      </w:r>
      <w:r w:rsidRPr="00367165">
        <w:t xml:space="preserve"> independent var</w:t>
      </w:r>
      <w:r w:rsidR="00D80DAC" w:rsidRPr="00367165">
        <w:t>i</w:t>
      </w:r>
      <w:r w:rsidRPr="00367165">
        <w:t>ables).</w:t>
      </w:r>
      <w:r w:rsidR="00270954" w:rsidRPr="00367165">
        <w:t xml:space="preserve"> </w:t>
      </w:r>
      <w:r w:rsidRPr="00367165">
        <w:t xml:space="preserve">To measure this in replicable and systematic ways, allowing for meaningful </w:t>
      </w:r>
      <w:r w:rsidR="00DA1DF9">
        <w:t xml:space="preserve">and rigorous </w:t>
      </w:r>
      <w:r w:rsidRPr="00367165">
        <w:t xml:space="preserve">comparative analysis, we will </w:t>
      </w:r>
      <w:r w:rsidRPr="0074493C">
        <w:rPr>
          <w:b/>
        </w:rPr>
        <w:t>create a continuous scale for each of the variables</w:t>
      </w:r>
      <w:r w:rsidR="00DA1DF9" w:rsidRPr="0074493C">
        <w:rPr>
          <w:b/>
        </w:rPr>
        <w:t xml:space="preserve">, and build a database </w:t>
      </w:r>
      <w:r w:rsidR="00DA1DF9">
        <w:t>that can serve as the basis for quantitative and qualitative analysis</w:t>
      </w:r>
      <w:r w:rsidRPr="00367165">
        <w:t xml:space="preserve">. The </w:t>
      </w:r>
      <w:r w:rsidRPr="00367165">
        <w:rPr>
          <w:b/>
        </w:rPr>
        <w:t xml:space="preserve">criminalization variable </w:t>
      </w:r>
      <w:r w:rsidRPr="00367165">
        <w:t>will be measured on a composite scale taking account of a) the scope of the legal provis</w:t>
      </w:r>
      <w:r w:rsidR="006F0A97" w:rsidRPr="00367165">
        <w:t>ions (which acts are illegal/ex</w:t>
      </w:r>
      <w:r w:rsidRPr="00367165">
        <w:t xml:space="preserve">empted); b) the harshness of the prescribed punishment (years of prison); and c) the level of enforcement (arrests; prosecutions; non/convictions).  While the information may be difficult to access and weight (changes in) this variable is relatively straightforward to measure. The </w:t>
      </w:r>
      <w:r w:rsidRPr="00367165">
        <w:rPr>
          <w:b/>
        </w:rPr>
        <w:t>politicization variable</w:t>
      </w:r>
      <w:r w:rsidRPr="00367165">
        <w:t xml:space="preserve"> is more complex and requires more qualitative assessment. It will be measured on a two-dimensional scale combining </w:t>
      </w:r>
      <w:r w:rsidR="00764924">
        <w:t>indicators of</w:t>
      </w:r>
      <w:r w:rsidR="00A65CEC">
        <w:t xml:space="preserve"> </w:t>
      </w:r>
      <w:r w:rsidR="00A65CEC" w:rsidRPr="00550037">
        <w:rPr>
          <w:b/>
          <w:i/>
        </w:rPr>
        <w:t>salience</w:t>
      </w:r>
      <w:r w:rsidR="00764924">
        <w:rPr>
          <w:b/>
          <w:i/>
        </w:rPr>
        <w:t>,</w:t>
      </w:r>
      <w:r w:rsidR="00A65CEC">
        <w:t xml:space="preserve"> </w:t>
      </w:r>
      <w:r w:rsidR="00764924">
        <w:t>i.e.</w:t>
      </w:r>
      <w:r w:rsidRPr="00367165">
        <w:t xml:space="preserve"> </w:t>
      </w:r>
      <w:r w:rsidRPr="00550037">
        <w:t>the level of attention given to the issue by</w:t>
      </w:r>
      <w:r w:rsidRPr="00367165">
        <w:rPr>
          <w:b/>
          <w:i/>
        </w:rPr>
        <w:t xml:space="preserve"> </w:t>
      </w:r>
      <w:r w:rsidRPr="00367165">
        <w:t>a) media (monthly coverage); b) political parties (bills, speeches, campaign rallies, manifestoes, litigation); c) religious actors (speeches, pamphlets, litigation); d) civil society (advocacy, litigation)</w:t>
      </w:r>
      <w:r w:rsidR="0044124F" w:rsidRPr="00367165">
        <w:t xml:space="preserve"> and e) the public (demonstrations, mob action, violence, public opinion polls)</w:t>
      </w:r>
      <w:r w:rsidRPr="00367165">
        <w:t xml:space="preserve"> – </w:t>
      </w:r>
      <w:r w:rsidR="00764924">
        <w:t>and</w:t>
      </w:r>
      <w:r w:rsidRPr="00367165">
        <w:t xml:space="preserve"> </w:t>
      </w:r>
      <w:r w:rsidRPr="00367165">
        <w:rPr>
          <w:b/>
          <w:i/>
        </w:rPr>
        <w:t xml:space="preserve">direction of the focus </w:t>
      </w:r>
      <w:r w:rsidRPr="00367165">
        <w:t>(pro- /anti criminalization of abortion and homosexuality).</w:t>
      </w:r>
      <w:r w:rsidR="00DA1DF9">
        <w:t xml:space="preserve"> </w:t>
      </w:r>
    </w:p>
    <w:p w14:paraId="4D857BC0" w14:textId="35B9BBD9" w:rsidR="00360A9A" w:rsidRDefault="0044124F" w:rsidP="006B5159">
      <w:r w:rsidRPr="00367165">
        <w:tab/>
        <w:t xml:space="preserve">In this part of the project </w:t>
      </w:r>
      <w:r w:rsidR="00D81A78" w:rsidRPr="00367165">
        <w:t>focus is on the</w:t>
      </w:r>
      <w:r w:rsidR="00506375" w:rsidRPr="00367165">
        <w:t xml:space="preserve"> </w:t>
      </w:r>
      <w:r w:rsidRPr="00367165">
        <w:rPr>
          <w:b/>
        </w:rPr>
        <w:t>political game changers</w:t>
      </w:r>
      <w:r w:rsidRPr="00367165">
        <w:t xml:space="preserve">. What are the causal mechanisms </w:t>
      </w:r>
      <w:r w:rsidR="007B691E" w:rsidRPr="00367165">
        <w:t xml:space="preserve">– the significant actors, contextual factors and trigger mechanisms - </w:t>
      </w:r>
      <w:r w:rsidRPr="00367165">
        <w:t>at play when</w:t>
      </w:r>
      <w:r w:rsidR="001F6C21" w:rsidRPr="00367165">
        <w:t xml:space="preserve"> these</w:t>
      </w:r>
      <w:r w:rsidRPr="00367165">
        <w:t xml:space="preserve"> issues </w:t>
      </w:r>
      <w:r w:rsidR="001F6C21" w:rsidRPr="00367165">
        <w:t xml:space="preserve"> - having</w:t>
      </w:r>
      <w:r w:rsidRPr="00367165">
        <w:t xml:space="preserve"> been absent from public attention and political debate </w:t>
      </w:r>
      <w:r w:rsidR="001F6C21" w:rsidRPr="00367165">
        <w:t xml:space="preserve">- </w:t>
      </w:r>
      <w:r w:rsidRPr="00367165">
        <w:t>become politicised</w:t>
      </w:r>
      <w:r w:rsidR="0081323B" w:rsidRPr="00367165">
        <w:t xml:space="preserve">? Under which circumstances and through which processes do </w:t>
      </w:r>
      <w:r w:rsidR="00F23157">
        <w:t>‘</w:t>
      </w:r>
      <w:r w:rsidR="0081323B" w:rsidRPr="00367165">
        <w:t>latent</w:t>
      </w:r>
      <w:r w:rsidR="00F23157">
        <w:t>’</w:t>
      </w:r>
      <w:r w:rsidR="0081323B" w:rsidRPr="00367165">
        <w:t xml:space="preserve"> prejudices, animosities and religious norms become activated and politically salient? </w:t>
      </w:r>
      <w:r w:rsidR="001F6C21" w:rsidRPr="00367165">
        <w:t xml:space="preserve">What distinguishes situations </w:t>
      </w:r>
      <w:r w:rsidR="002D75E3" w:rsidRPr="00367165">
        <w:t>where the law is liberalized from an SRR perspective from situations where</w:t>
      </w:r>
      <w:r w:rsidR="007B691E" w:rsidRPr="00367165">
        <w:t xml:space="preserve"> </w:t>
      </w:r>
      <w:r w:rsidR="002D75E3" w:rsidRPr="00367165">
        <w:t>criminalization increases</w:t>
      </w:r>
      <w:r w:rsidRPr="00367165">
        <w:t xml:space="preserve">? </w:t>
      </w:r>
      <w:r w:rsidR="001F6C21" w:rsidRPr="00367165">
        <w:t>What determines the arenas of contestation - when does criminal/constitutional law, and the courts, become central rather than the more de-politicised health policy sphere? And what are the international dynamics at play? Why do we see similar dynamics in different countries (but not all)? How much is due to domestic dynamics and to what extent are international actors driving? Under which conditions do</w:t>
      </w:r>
      <w:r w:rsidR="005052BC" w:rsidRPr="00367165">
        <w:t xml:space="preserve"> international pro-SRR advocacy/pressure </w:t>
      </w:r>
      <w:r w:rsidR="007B691E" w:rsidRPr="00367165">
        <w:t>have intended effect</w:t>
      </w:r>
      <w:r w:rsidR="001F6C21" w:rsidRPr="00367165">
        <w:t>s</w:t>
      </w:r>
      <w:r w:rsidR="007B691E" w:rsidRPr="00367165">
        <w:t xml:space="preserve"> – and when does it trigger or fuel a backlash?</w:t>
      </w:r>
      <w:r w:rsidR="002E40F7">
        <w:t xml:space="preserve"> </w:t>
      </w:r>
      <w:r w:rsidR="002D75E3" w:rsidRPr="00367165">
        <w:t xml:space="preserve">These questions will be analysed through a structured comparative analysis of </w:t>
      </w:r>
      <w:r w:rsidR="00F23157">
        <w:t xml:space="preserve">the </w:t>
      </w:r>
      <w:r w:rsidR="002B78DC">
        <w:t>ten</w:t>
      </w:r>
      <w:r w:rsidR="00F23157">
        <w:t xml:space="preserve"> </w:t>
      </w:r>
      <w:r w:rsidR="002D75E3" w:rsidRPr="00367165">
        <w:t>African cases where we (1) identify key moments of politicisation/criminalization</w:t>
      </w:r>
      <w:r w:rsidR="00AB4161" w:rsidRPr="00367165">
        <w:t xml:space="preserve"> in each case</w:t>
      </w:r>
      <w:r w:rsidR="002D75E3" w:rsidRPr="00367165">
        <w:t xml:space="preserve"> (2) analyse who the key actors are and (3) their </w:t>
      </w:r>
      <w:r w:rsidR="00282406" w:rsidRPr="00367165">
        <w:t xml:space="preserve">aims, </w:t>
      </w:r>
      <w:r w:rsidR="002D75E3" w:rsidRPr="00367165">
        <w:t xml:space="preserve">motivations and opportunity structure, including strategic alliances and international linkages. </w:t>
      </w:r>
      <w:r w:rsidR="00F23157">
        <w:t>T</w:t>
      </w:r>
      <w:r w:rsidR="002D75E3" w:rsidRPr="00367165">
        <w:t>he realm of “high politics” (electoral politics, regime survival)</w:t>
      </w:r>
      <w:r w:rsidR="00A27087" w:rsidRPr="00367165">
        <w:t xml:space="preserve">, </w:t>
      </w:r>
      <w:r w:rsidR="00F23157">
        <w:t xml:space="preserve">will receive special attention </w:t>
      </w:r>
      <w:r w:rsidR="00A27087" w:rsidRPr="00367165">
        <w:t xml:space="preserve">based on the hypothesis that political dynamics change and backlash is more likely if an </w:t>
      </w:r>
      <w:r w:rsidR="002D75E3" w:rsidRPr="00367165">
        <w:t>issue</w:t>
      </w:r>
      <w:r w:rsidR="00A27087" w:rsidRPr="00367165">
        <w:t xml:space="preserve"> area</w:t>
      </w:r>
      <w:r w:rsidR="002D75E3" w:rsidRPr="00367165">
        <w:t xml:space="preserve"> </w:t>
      </w:r>
      <w:r w:rsidR="00A27087" w:rsidRPr="00367165">
        <w:t>becomes significant as an identity marker</w:t>
      </w:r>
      <w:r w:rsidR="002D75E3" w:rsidRPr="00367165">
        <w:t xml:space="preserve"> and foc</w:t>
      </w:r>
      <w:r w:rsidR="00A27087" w:rsidRPr="00367165">
        <w:t>us</w:t>
      </w:r>
      <w:r w:rsidR="002D75E3" w:rsidRPr="00367165">
        <w:t xml:space="preserve"> of </w:t>
      </w:r>
      <w:r w:rsidR="00A27087" w:rsidRPr="00367165">
        <w:t xml:space="preserve">populist </w:t>
      </w:r>
      <w:r w:rsidR="009C4502" w:rsidRPr="00367165">
        <w:t xml:space="preserve">political </w:t>
      </w:r>
      <w:r w:rsidR="00A27087" w:rsidRPr="00367165">
        <w:t>mobilisation.</w:t>
      </w:r>
    </w:p>
    <w:p w14:paraId="14E95603" w14:textId="77777777" w:rsidR="004A397B" w:rsidRDefault="004A397B" w:rsidP="006B5159">
      <w:r>
        <w:t>The project will seek to test</w:t>
      </w:r>
      <w:r w:rsidR="00C14AEA">
        <w:t xml:space="preserve"> </w:t>
      </w:r>
      <w:r>
        <w:t xml:space="preserve">different </w:t>
      </w:r>
      <w:r w:rsidRPr="00550037">
        <w:rPr>
          <w:b/>
        </w:rPr>
        <w:t xml:space="preserve">hypotheses </w:t>
      </w:r>
      <w:r w:rsidR="00C14AEA" w:rsidRPr="00550037">
        <w:rPr>
          <w:b/>
        </w:rPr>
        <w:t>regarding</w:t>
      </w:r>
      <w:r w:rsidRPr="00550037">
        <w:rPr>
          <w:b/>
        </w:rPr>
        <w:t xml:space="preserve"> </w:t>
      </w:r>
      <w:r w:rsidR="00F3742D" w:rsidRPr="00550037">
        <w:rPr>
          <w:b/>
        </w:rPr>
        <w:t xml:space="preserve">which actors are responsible for the </w:t>
      </w:r>
      <w:r w:rsidRPr="00550037">
        <w:rPr>
          <w:b/>
        </w:rPr>
        <w:t>game changers</w:t>
      </w:r>
      <w:r w:rsidR="005419D7">
        <w:t xml:space="preserve"> </w:t>
      </w:r>
      <w:r w:rsidR="00F3742D">
        <w:t xml:space="preserve">that </w:t>
      </w:r>
      <w:r w:rsidR="005419D7">
        <w:t>affect both normative frames and political incentives.</w:t>
      </w:r>
    </w:p>
    <w:p w14:paraId="56955BB9" w14:textId="77777777" w:rsidR="00DB6471" w:rsidRPr="009C5C69" w:rsidRDefault="00DB6471" w:rsidP="00DB6471">
      <w:pPr>
        <w:ind w:left="810" w:hanging="360"/>
        <w:rPr>
          <w:sz w:val="18"/>
          <w:szCs w:val="18"/>
        </w:rPr>
      </w:pPr>
      <w:proofErr w:type="gramStart"/>
      <w:r w:rsidRPr="009C5C69">
        <w:rPr>
          <w:b/>
          <w:sz w:val="18"/>
          <w:szCs w:val="18"/>
        </w:rPr>
        <w:t xml:space="preserve">Hypothesis </w:t>
      </w:r>
      <w:r>
        <w:rPr>
          <w:b/>
          <w:sz w:val="18"/>
          <w:szCs w:val="18"/>
        </w:rPr>
        <w:t>9</w:t>
      </w:r>
      <w:r w:rsidRPr="009C5C69">
        <w:rPr>
          <w:b/>
          <w:sz w:val="18"/>
          <w:szCs w:val="18"/>
        </w:rPr>
        <w:t xml:space="preserve"> – Domestic Social Mobilisation </w:t>
      </w:r>
      <w:r w:rsidRPr="009C5C69">
        <w:rPr>
          <w:sz w:val="18"/>
          <w:szCs w:val="18"/>
        </w:rPr>
        <w:t>(Progressive and conservative domestic movements, including social organisations, religious groups and professions, including medical).</w:t>
      </w:r>
      <w:proofErr w:type="gramEnd"/>
      <w:r w:rsidRPr="009C5C69">
        <w:rPr>
          <w:sz w:val="18"/>
          <w:szCs w:val="18"/>
        </w:rPr>
        <w:t xml:space="preserve"> </w:t>
      </w:r>
    </w:p>
    <w:p w14:paraId="3AECAF9C" w14:textId="31683AB7" w:rsidR="00DB6471" w:rsidRPr="009C5C69" w:rsidRDefault="00DB6471" w:rsidP="00DB6471">
      <w:pPr>
        <w:ind w:left="810" w:hanging="360"/>
        <w:rPr>
          <w:sz w:val="18"/>
          <w:szCs w:val="18"/>
        </w:rPr>
      </w:pPr>
      <w:r w:rsidRPr="009C5C69">
        <w:rPr>
          <w:b/>
          <w:sz w:val="18"/>
          <w:szCs w:val="18"/>
        </w:rPr>
        <w:t xml:space="preserve">Hypothesis </w:t>
      </w:r>
      <w:r>
        <w:rPr>
          <w:b/>
          <w:sz w:val="18"/>
          <w:szCs w:val="18"/>
        </w:rPr>
        <w:t>10</w:t>
      </w:r>
      <w:r w:rsidRPr="009C5C69">
        <w:rPr>
          <w:b/>
          <w:sz w:val="18"/>
          <w:szCs w:val="18"/>
        </w:rPr>
        <w:t xml:space="preserve"> – Elite Mobilisation</w:t>
      </w:r>
      <w:r w:rsidRPr="009C5C69">
        <w:rPr>
          <w:sz w:val="18"/>
          <w:szCs w:val="18"/>
        </w:rPr>
        <w:t xml:space="preserve"> (Courts, parliamentarians, or executive)</w:t>
      </w:r>
    </w:p>
    <w:p w14:paraId="2519C0A0" w14:textId="77777777" w:rsidR="00C14AEA" w:rsidRPr="00DB6471" w:rsidRDefault="00DB6471" w:rsidP="00DB6471">
      <w:pPr>
        <w:ind w:left="810" w:hanging="360"/>
        <w:rPr>
          <w:b/>
          <w:sz w:val="18"/>
          <w:szCs w:val="18"/>
        </w:rPr>
      </w:pPr>
      <w:r w:rsidRPr="009C5C69">
        <w:rPr>
          <w:b/>
          <w:sz w:val="18"/>
          <w:szCs w:val="18"/>
        </w:rPr>
        <w:t>Hypothesis</w:t>
      </w:r>
      <w:r>
        <w:rPr>
          <w:b/>
          <w:sz w:val="18"/>
          <w:szCs w:val="18"/>
        </w:rPr>
        <w:t xml:space="preserve"> 11</w:t>
      </w:r>
      <w:r w:rsidRPr="009C5C69">
        <w:rPr>
          <w:b/>
          <w:sz w:val="18"/>
          <w:szCs w:val="18"/>
        </w:rPr>
        <w:t xml:space="preserve"> – External Pressure</w:t>
      </w:r>
      <w:r w:rsidRPr="009C5C69">
        <w:rPr>
          <w:sz w:val="18"/>
          <w:szCs w:val="18"/>
        </w:rPr>
        <w:t xml:space="preserve"> (from donors and/or transnational progressive</w:t>
      </w:r>
      <w:r w:rsidR="004E19FA">
        <w:rPr>
          <w:sz w:val="18"/>
          <w:szCs w:val="18"/>
        </w:rPr>
        <w:t>/</w:t>
      </w:r>
      <w:r w:rsidRPr="009C5C69">
        <w:rPr>
          <w:sz w:val="18"/>
          <w:szCs w:val="18"/>
        </w:rPr>
        <w:t>conservative movements).</w:t>
      </w:r>
    </w:p>
    <w:p w14:paraId="67FF8281" w14:textId="77777777" w:rsidR="004A397B" w:rsidRPr="00367165" w:rsidRDefault="004A397B" w:rsidP="006B5159">
      <w:r>
        <w:t>Th</w:t>
      </w:r>
      <w:r w:rsidR="00F3742D">
        <w:t>e</w:t>
      </w:r>
      <w:r>
        <w:t xml:space="preserve">se hypotheses will be complemented by an analysis of conditioning variables such as </w:t>
      </w:r>
      <w:r w:rsidR="00F3742D">
        <w:t>the intensity of religion, democracy and broader rights protections.</w:t>
      </w:r>
    </w:p>
    <w:p w14:paraId="503E7A89" w14:textId="06357F8B" w:rsidR="009D04FD" w:rsidRPr="00BD5253" w:rsidRDefault="009F56A8" w:rsidP="008D0C2E">
      <w:r w:rsidRPr="00367165">
        <w:rPr>
          <w:b/>
        </w:rPr>
        <w:lastRenderedPageBreak/>
        <w:t xml:space="preserve">This part of the projects builds on and will benefit from an on-going project on Sexual and Reproductive Rights (SRR) </w:t>
      </w:r>
      <w:proofErr w:type="spellStart"/>
      <w:r w:rsidRPr="00367165">
        <w:rPr>
          <w:b/>
        </w:rPr>
        <w:t>lawfare</w:t>
      </w:r>
      <w:proofErr w:type="spellEnd"/>
      <w:r w:rsidRPr="00367165">
        <w:rPr>
          <w:b/>
        </w:rPr>
        <w:t>,</w:t>
      </w:r>
      <w:r w:rsidRPr="00367165">
        <w:rPr>
          <w:rStyle w:val="FootnoteReference"/>
          <w:b/>
        </w:rPr>
        <w:footnoteReference w:id="15"/>
      </w:r>
      <w:r w:rsidRPr="00367165">
        <w:rPr>
          <w:b/>
        </w:rPr>
        <w:t xml:space="preserve"> </w:t>
      </w:r>
      <w:r w:rsidRPr="00367165">
        <w:t>which investigates the mobilisation of rights and law by pro- and anti- SRR forces across different regions,</w:t>
      </w:r>
      <w:r w:rsidR="00027A70" w:rsidRPr="00367165">
        <w:t xml:space="preserve"> a</w:t>
      </w:r>
      <w:r w:rsidR="00360A9A" w:rsidRPr="00367165">
        <w:t>t national and</w:t>
      </w:r>
      <w:r w:rsidR="00027A70" w:rsidRPr="00367165">
        <w:t xml:space="preserve"> international level,</w:t>
      </w:r>
      <w:r w:rsidR="00027A70" w:rsidRPr="00367165">
        <w:rPr>
          <w:rStyle w:val="FootnoteReference"/>
        </w:rPr>
        <w:footnoteReference w:id="16"/>
      </w:r>
      <w:r w:rsidR="00027A70" w:rsidRPr="00367165">
        <w:t xml:space="preserve"> </w:t>
      </w:r>
      <w:r w:rsidRPr="00367165">
        <w:t xml:space="preserve">as well as </w:t>
      </w:r>
      <w:r w:rsidRPr="00367165">
        <w:rPr>
          <w:b/>
        </w:rPr>
        <w:t xml:space="preserve">an ongoing project on Abortion </w:t>
      </w:r>
      <w:proofErr w:type="spellStart"/>
      <w:r w:rsidRPr="00367165">
        <w:rPr>
          <w:b/>
        </w:rPr>
        <w:t>Lawfare</w:t>
      </w:r>
      <w:proofErr w:type="spellEnd"/>
      <w:r w:rsidRPr="00367165">
        <w:rPr>
          <w:b/>
        </w:rPr>
        <w:t xml:space="preserve"> in Latin America.</w:t>
      </w:r>
      <w:r w:rsidRPr="00367165">
        <w:rPr>
          <w:rStyle w:val="FootnoteReference"/>
          <w:b/>
        </w:rPr>
        <w:footnoteReference w:id="17"/>
      </w:r>
      <w:r w:rsidRPr="00367165">
        <w:rPr>
          <w:b/>
        </w:rPr>
        <w:t xml:space="preserve"> </w:t>
      </w:r>
      <w:r w:rsidR="00DB5F39" w:rsidRPr="00367165">
        <w:t xml:space="preserve"> Some researchers in the</w:t>
      </w:r>
      <w:r w:rsidRPr="00367165">
        <w:t xml:space="preserve"> team (Gloppen, </w:t>
      </w:r>
      <w:proofErr w:type="spellStart"/>
      <w:r w:rsidR="005B752D" w:rsidRPr="00367165">
        <w:t>Yamin</w:t>
      </w:r>
      <w:proofErr w:type="spellEnd"/>
      <w:r w:rsidR="005B752D" w:rsidRPr="00367165">
        <w:t xml:space="preserve">, </w:t>
      </w:r>
      <w:proofErr w:type="spellStart"/>
      <w:r w:rsidR="005B752D" w:rsidRPr="00367165">
        <w:t>Gianella</w:t>
      </w:r>
      <w:proofErr w:type="spellEnd"/>
      <w:r w:rsidR="005B752D" w:rsidRPr="00367165">
        <w:t>, Langford, Vibe</w:t>
      </w:r>
      <w:r w:rsidR="005B752D" w:rsidRPr="00C14AEA">
        <w:t>,</w:t>
      </w:r>
      <w:r w:rsidRPr="00C14AEA">
        <w:t xml:space="preserve"> </w:t>
      </w:r>
      <w:proofErr w:type="spellStart"/>
      <w:r w:rsidRPr="0074493C">
        <w:t>Ngwema</w:t>
      </w:r>
      <w:proofErr w:type="spellEnd"/>
      <w:r w:rsidRPr="0074493C">
        <w:t>, Viljoen</w:t>
      </w:r>
      <w:r w:rsidR="00C14AEA">
        <w:t xml:space="preserve">, </w:t>
      </w:r>
      <w:proofErr w:type="spellStart"/>
      <w:r w:rsidR="00C14AEA">
        <w:t>Kismodi</w:t>
      </w:r>
      <w:proofErr w:type="spellEnd"/>
      <w:r w:rsidRPr="00C14AEA">
        <w:t>)</w:t>
      </w:r>
      <w:r w:rsidRPr="00367165">
        <w:t xml:space="preserve"> </w:t>
      </w:r>
      <w:r w:rsidR="00DB5F39" w:rsidRPr="00367165">
        <w:t>form</w:t>
      </w:r>
      <w:r w:rsidRPr="00367165">
        <w:t xml:space="preserve"> part of </w:t>
      </w:r>
      <w:r w:rsidR="00AB4161" w:rsidRPr="00367165">
        <w:t>(</w:t>
      </w:r>
      <w:r w:rsidR="005B752D" w:rsidRPr="00367165">
        <w:t xml:space="preserve">one </w:t>
      </w:r>
      <w:r w:rsidR="00AB4161" w:rsidRPr="00367165">
        <w:t>of)</w:t>
      </w:r>
      <w:r w:rsidR="005B752D" w:rsidRPr="00367165">
        <w:t xml:space="preserve"> the other projects</w:t>
      </w:r>
      <w:r w:rsidR="007C4E1A" w:rsidRPr="00367165">
        <w:t>,</w:t>
      </w:r>
      <w:r w:rsidR="00DB5F39" w:rsidRPr="00367165">
        <w:t xml:space="preserve"> </w:t>
      </w:r>
      <w:r w:rsidR="005B752D" w:rsidRPr="00367165">
        <w:t>enabl</w:t>
      </w:r>
      <w:r w:rsidR="00DB5F39" w:rsidRPr="00367165">
        <w:t>ing</w:t>
      </w:r>
      <w:r w:rsidR="005B752D" w:rsidRPr="00367165">
        <w:t xml:space="preserve"> us to effectively benefit from </w:t>
      </w:r>
      <w:r w:rsidR="00034818" w:rsidRPr="00367165">
        <w:t>a</w:t>
      </w:r>
      <w:r w:rsidR="005B752D" w:rsidRPr="00367165">
        <w:t xml:space="preserve"> </w:t>
      </w:r>
      <w:r w:rsidR="00AB4161" w:rsidRPr="00367165">
        <w:t xml:space="preserve">broader </w:t>
      </w:r>
      <w:r w:rsidR="005B752D" w:rsidRPr="00367165">
        <w:t xml:space="preserve">comparative </w:t>
      </w:r>
      <w:r w:rsidR="00AB4161" w:rsidRPr="00367165">
        <w:t>perspective</w:t>
      </w:r>
      <w:r w:rsidR="007C4E1A" w:rsidRPr="00367165">
        <w:t xml:space="preserve"> </w:t>
      </w:r>
      <w:r w:rsidR="00E1017B">
        <w:t xml:space="preserve">on politicization, criminalization and backlash-dynamics of sexual and reproductive rights </w:t>
      </w:r>
      <w:r w:rsidR="007C4E1A" w:rsidRPr="00367165">
        <w:t>and theoretical and methodological advances</w:t>
      </w:r>
      <w:r w:rsidR="00E1017B">
        <w:t xml:space="preserve"> to capture these</w:t>
      </w:r>
      <w:r w:rsidR="007C4E1A" w:rsidRPr="00367165">
        <w:t xml:space="preserve">. </w:t>
      </w:r>
      <w:r w:rsidR="00EE36F3" w:rsidRPr="00367165">
        <w:t xml:space="preserve">By </w:t>
      </w:r>
      <w:r w:rsidR="00034818" w:rsidRPr="00367165">
        <w:t>adding</w:t>
      </w:r>
      <w:r w:rsidR="00EE36F3" w:rsidRPr="00367165">
        <w:t xml:space="preserve"> researchers with deep insights into the politics and society of a range of African cases, the proposed project broaden</w:t>
      </w:r>
      <w:r w:rsidR="00DB5F39" w:rsidRPr="00367165">
        <w:t xml:space="preserve">s </w:t>
      </w:r>
      <w:r w:rsidR="00EE36F3" w:rsidRPr="00367165">
        <w:t xml:space="preserve">the focus to low- and lower-middle income countries, </w:t>
      </w:r>
      <w:r w:rsidR="00034818" w:rsidRPr="00367165">
        <w:t xml:space="preserve">with </w:t>
      </w:r>
      <w:r w:rsidR="00EE36F3" w:rsidRPr="00367165">
        <w:t>less inst</w:t>
      </w:r>
      <w:r w:rsidR="00034818" w:rsidRPr="00367165">
        <w:t>itutionalized political systems</w:t>
      </w:r>
      <w:r w:rsidR="00EE36F3" w:rsidRPr="00367165">
        <w:t xml:space="preserve"> </w:t>
      </w:r>
      <w:r w:rsidR="00034818" w:rsidRPr="00367165">
        <w:t xml:space="preserve">where the political dynamics </w:t>
      </w:r>
      <w:r w:rsidR="00DB5F39" w:rsidRPr="00367165">
        <w:t xml:space="preserve">around SRR rights </w:t>
      </w:r>
      <w:r w:rsidR="00034818" w:rsidRPr="00367165">
        <w:t xml:space="preserve">are likely to be different due to </w:t>
      </w:r>
      <w:r w:rsidR="00EE36F3" w:rsidRPr="00367165">
        <w:t>stronger donor influence and more severe health challenges (mat</w:t>
      </w:r>
      <w:r w:rsidR="00DB5F39" w:rsidRPr="00367165">
        <w:t xml:space="preserve">ernal mortality, HIV prevalence)  - and where the health consequences of criminalization potentially are greater than in other regions. </w:t>
      </w:r>
    </w:p>
    <w:p w14:paraId="11E4182F" w14:textId="733EE0DA" w:rsidR="00202594" w:rsidRPr="00B62524" w:rsidRDefault="00FB0BD0" w:rsidP="00550037">
      <w:pPr>
        <w:pStyle w:val="NormalWeb"/>
        <w:rPr>
          <w:sz w:val="22"/>
          <w:szCs w:val="22"/>
        </w:rPr>
      </w:pPr>
      <w:r w:rsidRPr="00B62524">
        <w:rPr>
          <w:sz w:val="22"/>
          <w:szCs w:val="22"/>
        </w:rPr>
        <w:t>It is cruci</w:t>
      </w:r>
      <w:r w:rsidR="00010707" w:rsidRPr="00B62524">
        <w:rPr>
          <w:sz w:val="22"/>
          <w:szCs w:val="22"/>
        </w:rPr>
        <w:t xml:space="preserve">al to situate the </w:t>
      </w:r>
      <w:r w:rsidR="003A51DA" w:rsidRPr="00B62524">
        <w:rPr>
          <w:sz w:val="22"/>
          <w:szCs w:val="22"/>
        </w:rPr>
        <w:t xml:space="preserve">political </w:t>
      </w:r>
      <w:r w:rsidR="00010707" w:rsidRPr="00B62524">
        <w:rPr>
          <w:sz w:val="22"/>
          <w:szCs w:val="22"/>
        </w:rPr>
        <w:t xml:space="preserve">dynamics around </w:t>
      </w:r>
      <w:r w:rsidRPr="00B62524">
        <w:rPr>
          <w:sz w:val="22"/>
          <w:szCs w:val="22"/>
        </w:rPr>
        <w:t>abortion and homosexuality</w:t>
      </w:r>
      <w:r w:rsidR="00010707" w:rsidRPr="00B62524">
        <w:rPr>
          <w:sz w:val="22"/>
          <w:szCs w:val="22"/>
        </w:rPr>
        <w:t xml:space="preserve"> in the Afr</w:t>
      </w:r>
      <w:r w:rsidR="003A51DA" w:rsidRPr="00B62524">
        <w:rPr>
          <w:sz w:val="22"/>
          <w:szCs w:val="22"/>
        </w:rPr>
        <w:t>ican countries under study firmly</w:t>
      </w:r>
      <w:r w:rsidRPr="00B62524">
        <w:rPr>
          <w:sz w:val="22"/>
          <w:szCs w:val="22"/>
        </w:rPr>
        <w:t xml:space="preserve"> </w:t>
      </w:r>
      <w:r w:rsidR="003A51DA" w:rsidRPr="00B62524">
        <w:rPr>
          <w:sz w:val="22"/>
          <w:szCs w:val="22"/>
        </w:rPr>
        <w:t>with</w:t>
      </w:r>
      <w:r w:rsidRPr="00B62524">
        <w:rPr>
          <w:sz w:val="22"/>
          <w:szCs w:val="22"/>
        </w:rPr>
        <w:t>in</w:t>
      </w:r>
      <w:r w:rsidR="00010707" w:rsidRPr="00B62524">
        <w:rPr>
          <w:sz w:val="22"/>
          <w:szCs w:val="22"/>
        </w:rPr>
        <w:t xml:space="preserve"> </w:t>
      </w:r>
      <w:r w:rsidRPr="00B62524">
        <w:rPr>
          <w:sz w:val="22"/>
          <w:szCs w:val="22"/>
        </w:rPr>
        <w:t>the</w:t>
      </w:r>
      <w:r w:rsidR="00561078" w:rsidRPr="00B62524">
        <w:rPr>
          <w:sz w:val="22"/>
          <w:szCs w:val="22"/>
        </w:rPr>
        <w:t xml:space="preserve"> broader </w:t>
      </w:r>
      <w:r w:rsidR="003A51DA" w:rsidRPr="00B62524">
        <w:rPr>
          <w:sz w:val="22"/>
          <w:szCs w:val="22"/>
        </w:rPr>
        <w:t>international context, in particular</w:t>
      </w:r>
      <w:r w:rsidR="00561078" w:rsidRPr="00B62524">
        <w:rPr>
          <w:sz w:val="22"/>
          <w:szCs w:val="22"/>
        </w:rPr>
        <w:t xml:space="preserve"> the emergence</w:t>
      </w:r>
      <w:r w:rsidR="003A51DA" w:rsidRPr="00B62524">
        <w:rPr>
          <w:sz w:val="22"/>
          <w:szCs w:val="22"/>
        </w:rPr>
        <w:t xml:space="preserve"> </w:t>
      </w:r>
      <w:r w:rsidR="00561078" w:rsidRPr="00B62524">
        <w:rPr>
          <w:sz w:val="22"/>
          <w:szCs w:val="22"/>
        </w:rPr>
        <w:t>of</w:t>
      </w:r>
      <w:r w:rsidR="003A51DA" w:rsidRPr="00B62524">
        <w:rPr>
          <w:sz w:val="22"/>
          <w:szCs w:val="22"/>
        </w:rPr>
        <w:t xml:space="preserve"> rights</w:t>
      </w:r>
      <w:r w:rsidR="007D3E38" w:rsidRPr="00B62524">
        <w:rPr>
          <w:sz w:val="22"/>
          <w:szCs w:val="22"/>
        </w:rPr>
        <w:t xml:space="preserve">-based approaches </w:t>
      </w:r>
      <w:r w:rsidR="00561078" w:rsidRPr="00B62524">
        <w:rPr>
          <w:sz w:val="22"/>
          <w:szCs w:val="22"/>
        </w:rPr>
        <w:t>to sexual and reproductive health as an international paradigm over the past two decades</w:t>
      </w:r>
      <w:r w:rsidR="00A065B0" w:rsidRPr="00B62524">
        <w:rPr>
          <w:sz w:val="22"/>
          <w:szCs w:val="22"/>
        </w:rPr>
        <w:t xml:space="preserve">. </w:t>
      </w:r>
      <w:r w:rsidRPr="00B62524">
        <w:rPr>
          <w:sz w:val="22"/>
          <w:szCs w:val="22"/>
        </w:rPr>
        <w:t>F</w:t>
      </w:r>
      <w:r w:rsidRPr="00B62524">
        <w:rPr>
          <w:rFonts w:ascii="AdvTT5843c571" w:hAnsi="AdvTT5843c571"/>
          <w:sz w:val="22"/>
          <w:szCs w:val="22"/>
        </w:rPr>
        <w:t xml:space="preserve">ollowing the </w:t>
      </w:r>
      <w:r w:rsidR="00010707" w:rsidRPr="00B62524">
        <w:rPr>
          <w:rFonts w:ascii="AdvTT5843c571" w:hAnsi="AdvTT5843c571"/>
          <w:sz w:val="22"/>
          <w:szCs w:val="22"/>
        </w:rPr>
        <w:t xml:space="preserve">1994 </w:t>
      </w:r>
      <w:r w:rsidRPr="00B62524">
        <w:rPr>
          <w:rFonts w:ascii="AdvTT5843c571" w:hAnsi="AdvTT5843c571"/>
          <w:sz w:val="22"/>
          <w:szCs w:val="22"/>
        </w:rPr>
        <w:t xml:space="preserve">International Conference on Population and Development (ICPD), which in its Program of Action defined and established the </w:t>
      </w:r>
      <w:r w:rsidRPr="00B62524">
        <w:rPr>
          <w:rFonts w:ascii="AdvTT5843c571" w:hAnsi="AdvTT5843c571" w:hint="eastAsia"/>
          <w:sz w:val="22"/>
          <w:szCs w:val="22"/>
        </w:rPr>
        <w:t>obligation</w:t>
      </w:r>
      <w:r w:rsidRPr="00B62524">
        <w:rPr>
          <w:rFonts w:ascii="AdvTT5843c571" w:hAnsi="AdvTT5843c571"/>
          <w:sz w:val="22"/>
          <w:szCs w:val="22"/>
        </w:rPr>
        <w:t xml:space="preserve"> of government</w:t>
      </w:r>
      <w:r w:rsidRPr="00B62524">
        <w:rPr>
          <w:rFonts w:ascii="AdvTT5843c571" w:hAnsi="AdvTT5843c571" w:hint="eastAsia"/>
          <w:sz w:val="22"/>
          <w:szCs w:val="22"/>
        </w:rPr>
        <w:t>s</w:t>
      </w:r>
      <w:r w:rsidRPr="00B62524">
        <w:rPr>
          <w:rFonts w:ascii="AdvTT5843c571" w:hAnsi="AdvTT5843c571"/>
          <w:sz w:val="22"/>
          <w:szCs w:val="22"/>
        </w:rPr>
        <w:t xml:space="preserve"> and others towards reproductive health and reproductive rights, rights based </w:t>
      </w:r>
      <w:r w:rsidRPr="00B62524">
        <w:rPr>
          <w:rFonts w:ascii="AdvTT5843c571" w:hAnsi="AdvTT5843c571" w:hint="eastAsia"/>
          <w:sz w:val="22"/>
          <w:szCs w:val="22"/>
        </w:rPr>
        <w:t>approaches</w:t>
      </w:r>
      <w:r w:rsidRPr="00B62524">
        <w:rPr>
          <w:rFonts w:ascii="AdvTT5843c571" w:hAnsi="AdvTT5843c571"/>
          <w:sz w:val="22"/>
          <w:szCs w:val="22"/>
        </w:rPr>
        <w:t xml:space="preserve"> to sexual and </w:t>
      </w:r>
      <w:r w:rsidRPr="00B62524">
        <w:rPr>
          <w:rFonts w:ascii="AdvTT5843c571" w:hAnsi="AdvTT5843c571" w:hint="eastAsia"/>
          <w:sz w:val="22"/>
          <w:szCs w:val="22"/>
        </w:rPr>
        <w:t>reproductive</w:t>
      </w:r>
      <w:r w:rsidR="003714AB" w:rsidRPr="00B62524">
        <w:rPr>
          <w:rFonts w:ascii="AdvTT5843c571" w:hAnsi="AdvTT5843c571"/>
          <w:sz w:val="22"/>
          <w:szCs w:val="22"/>
        </w:rPr>
        <w:t xml:space="preserve"> health</w:t>
      </w:r>
      <w:r w:rsidR="00010707" w:rsidRPr="00B62524">
        <w:rPr>
          <w:rFonts w:ascii="AdvTT5843c571" w:hAnsi="AdvTT5843c571"/>
          <w:sz w:val="22"/>
          <w:szCs w:val="22"/>
        </w:rPr>
        <w:t xml:space="preserve"> bec</w:t>
      </w:r>
      <w:r w:rsidR="003714AB" w:rsidRPr="00B62524">
        <w:rPr>
          <w:rFonts w:ascii="AdvTT5843c571" w:hAnsi="AdvTT5843c571"/>
          <w:sz w:val="22"/>
          <w:szCs w:val="22"/>
        </w:rPr>
        <w:t>a</w:t>
      </w:r>
      <w:r w:rsidR="00010707" w:rsidRPr="00B62524">
        <w:rPr>
          <w:rFonts w:ascii="AdvTT5843c571" w:hAnsi="AdvTT5843c571"/>
          <w:sz w:val="22"/>
          <w:szCs w:val="22"/>
        </w:rPr>
        <w:t xml:space="preserve">me </w:t>
      </w:r>
      <w:r w:rsidR="00010707" w:rsidRPr="00B62524">
        <w:rPr>
          <w:rFonts w:ascii="AdvTT5843c571" w:hAnsi="AdvTT5843c571" w:hint="eastAsia"/>
          <w:sz w:val="22"/>
          <w:szCs w:val="22"/>
        </w:rPr>
        <w:t>enshrined</w:t>
      </w:r>
      <w:r w:rsidR="00010707" w:rsidRPr="00B62524">
        <w:rPr>
          <w:rFonts w:ascii="AdvTT5843c571" w:hAnsi="AdvTT5843c571"/>
          <w:sz w:val="22"/>
          <w:szCs w:val="22"/>
        </w:rPr>
        <w:t xml:space="preserve"> in international instruments (such as</w:t>
      </w:r>
      <w:r w:rsidR="003714AB" w:rsidRPr="00B62524">
        <w:rPr>
          <w:rFonts w:ascii="AdvTT5843c571" w:hAnsi="AdvTT5843c571"/>
          <w:sz w:val="22"/>
          <w:szCs w:val="22"/>
        </w:rPr>
        <w:t xml:space="preserve"> </w:t>
      </w:r>
      <w:r w:rsidR="00010707" w:rsidRPr="00B62524">
        <w:rPr>
          <w:rFonts w:ascii="AdvTT5843c571" w:hAnsi="AdvTT5843c571"/>
          <w:sz w:val="22"/>
          <w:szCs w:val="22"/>
        </w:rPr>
        <w:t xml:space="preserve">the </w:t>
      </w:r>
      <w:r w:rsidR="003714AB" w:rsidRPr="00B62524">
        <w:rPr>
          <w:rFonts w:ascii="AdvTT5843c571" w:hAnsi="AdvTT5843c571"/>
          <w:sz w:val="22"/>
          <w:szCs w:val="22"/>
        </w:rPr>
        <w:t xml:space="preserve">2003 </w:t>
      </w:r>
      <w:proofErr w:type="spellStart"/>
      <w:r w:rsidR="00010707" w:rsidRPr="00B62524">
        <w:rPr>
          <w:rFonts w:ascii="AdvTT5843c571" w:hAnsi="AdvTT5843c571"/>
          <w:sz w:val="22"/>
          <w:szCs w:val="22"/>
        </w:rPr>
        <w:t>Maputu</w:t>
      </w:r>
      <w:proofErr w:type="spellEnd"/>
      <w:r w:rsidR="00010707" w:rsidRPr="00B62524">
        <w:rPr>
          <w:rFonts w:ascii="AdvTT5843c571" w:hAnsi="AdvTT5843c571"/>
          <w:sz w:val="22"/>
          <w:szCs w:val="22"/>
        </w:rPr>
        <w:t xml:space="preserve"> Protocol</w:t>
      </w:r>
      <w:r w:rsidR="003714AB" w:rsidRPr="00B62524">
        <w:rPr>
          <w:rFonts w:ascii="AdvTT5843c571" w:hAnsi="AdvTT5843c571"/>
          <w:sz w:val="22"/>
          <w:szCs w:val="22"/>
        </w:rPr>
        <w:t xml:space="preserve"> on the rights of Women in Africa</w:t>
      </w:r>
      <w:r w:rsidR="00010707" w:rsidRPr="00B62524">
        <w:rPr>
          <w:rFonts w:ascii="AdvTT5843c571" w:hAnsi="AdvTT5843c571"/>
          <w:sz w:val="22"/>
          <w:szCs w:val="22"/>
        </w:rPr>
        <w:t xml:space="preserve">); and </w:t>
      </w:r>
      <w:r w:rsidR="003714AB" w:rsidRPr="00B62524">
        <w:rPr>
          <w:rFonts w:ascii="AdvTT5843c571" w:hAnsi="AdvTT5843c571"/>
          <w:sz w:val="22"/>
          <w:szCs w:val="22"/>
        </w:rPr>
        <w:t xml:space="preserve">increasingly </w:t>
      </w:r>
      <w:r w:rsidR="00010707" w:rsidRPr="00B62524">
        <w:rPr>
          <w:rFonts w:ascii="AdvTT5843c571" w:hAnsi="AdvTT5843c571"/>
          <w:sz w:val="22"/>
          <w:szCs w:val="22"/>
        </w:rPr>
        <w:t>central to p</w:t>
      </w:r>
      <w:r w:rsidR="00E40FFE" w:rsidRPr="00B62524">
        <w:rPr>
          <w:rFonts w:ascii="AdvTT5843c571" w:hAnsi="AdvTT5843c571"/>
          <w:sz w:val="22"/>
          <w:szCs w:val="22"/>
        </w:rPr>
        <w:t xml:space="preserve">olicies, </w:t>
      </w:r>
      <w:r w:rsidR="00010707" w:rsidRPr="00B62524">
        <w:rPr>
          <w:rFonts w:ascii="AdvTT5843c571" w:hAnsi="AdvTT5843c571"/>
          <w:sz w:val="22"/>
          <w:szCs w:val="22"/>
        </w:rPr>
        <w:t>programming</w:t>
      </w:r>
      <w:r w:rsidR="00E40FFE" w:rsidRPr="00B62524">
        <w:rPr>
          <w:rFonts w:ascii="AdvTT5843c571" w:hAnsi="AdvTT5843c571"/>
          <w:sz w:val="22"/>
          <w:szCs w:val="22"/>
        </w:rPr>
        <w:t xml:space="preserve"> and activism</w:t>
      </w:r>
      <w:r w:rsidR="00010707" w:rsidRPr="00B62524">
        <w:rPr>
          <w:rFonts w:ascii="AdvTT5843c571" w:hAnsi="AdvTT5843c571"/>
          <w:sz w:val="22"/>
          <w:szCs w:val="22"/>
        </w:rPr>
        <w:t xml:space="preserve">, both domestically and </w:t>
      </w:r>
      <w:r w:rsidR="00E40FFE" w:rsidRPr="00B62524">
        <w:rPr>
          <w:rFonts w:ascii="AdvTT5843c571" w:hAnsi="AdvTT5843c571"/>
          <w:sz w:val="22"/>
          <w:szCs w:val="22"/>
        </w:rPr>
        <w:t>by</w:t>
      </w:r>
      <w:r w:rsidR="00010707" w:rsidRPr="00B62524">
        <w:rPr>
          <w:rFonts w:ascii="AdvTT5843c571" w:hAnsi="AdvTT5843c571"/>
          <w:sz w:val="22"/>
          <w:szCs w:val="22"/>
        </w:rPr>
        <w:t xml:space="preserve"> </w:t>
      </w:r>
      <w:r w:rsidR="00010707" w:rsidRPr="00B62524">
        <w:rPr>
          <w:rFonts w:ascii="AdvTT5843c571" w:hAnsi="AdvTT5843c571" w:hint="eastAsia"/>
          <w:sz w:val="22"/>
          <w:szCs w:val="22"/>
        </w:rPr>
        <w:t>international</w:t>
      </w:r>
      <w:r w:rsidR="00010707" w:rsidRPr="00B62524">
        <w:rPr>
          <w:rFonts w:ascii="AdvTT5843c571" w:hAnsi="AdvTT5843c571"/>
          <w:sz w:val="22"/>
          <w:szCs w:val="22"/>
        </w:rPr>
        <w:t xml:space="preserve"> agencies</w:t>
      </w:r>
      <w:r w:rsidR="00187A8A" w:rsidRPr="00B62524">
        <w:rPr>
          <w:rFonts w:ascii="AdvTT5843c571" w:hAnsi="AdvTT5843c571"/>
          <w:sz w:val="22"/>
          <w:szCs w:val="22"/>
        </w:rPr>
        <w:t xml:space="preserve">. </w:t>
      </w:r>
      <w:r w:rsidR="00A065B0" w:rsidRPr="00B62524">
        <w:rPr>
          <w:rFonts w:ascii="AdvTT5843c571" w:hAnsi="AdvTT5843c571"/>
          <w:sz w:val="22"/>
          <w:szCs w:val="22"/>
        </w:rPr>
        <w:t>However,</w:t>
      </w:r>
      <w:r w:rsidR="00010707" w:rsidRPr="00B62524">
        <w:rPr>
          <w:rFonts w:ascii="AdvTT5843c571" w:hAnsi="AdvTT5843c571"/>
          <w:sz w:val="22"/>
          <w:szCs w:val="22"/>
        </w:rPr>
        <w:t xml:space="preserve"> </w:t>
      </w:r>
      <w:r w:rsidR="006046C7" w:rsidRPr="00B62524">
        <w:rPr>
          <w:rFonts w:ascii="AdvTT5843c571" w:hAnsi="AdvTT5843c571"/>
          <w:sz w:val="22"/>
          <w:szCs w:val="22"/>
        </w:rPr>
        <w:t>we</w:t>
      </w:r>
      <w:r w:rsidR="00A065B0" w:rsidRPr="00B62524">
        <w:rPr>
          <w:rFonts w:ascii="AdvTT5843c571" w:hAnsi="AdvTT5843c571"/>
          <w:sz w:val="22"/>
          <w:szCs w:val="22"/>
        </w:rPr>
        <w:t xml:space="preserve"> currently </w:t>
      </w:r>
      <w:r w:rsidR="006046C7" w:rsidRPr="00B62524">
        <w:rPr>
          <w:rFonts w:ascii="AdvTT5843c571" w:hAnsi="AdvTT5843c571"/>
          <w:sz w:val="22"/>
          <w:szCs w:val="22"/>
        </w:rPr>
        <w:t xml:space="preserve">see </w:t>
      </w:r>
      <w:r w:rsidR="00010707" w:rsidRPr="00B62524">
        <w:rPr>
          <w:rFonts w:ascii="AdvTT5843c571" w:hAnsi="AdvTT5843c571"/>
          <w:sz w:val="22"/>
          <w:szCs w:val="22"/>
        </w:rPr>
        <w:t xml:space="preserve">a </w:t>
      </w:r>
      <w:r w:rsidR="004D2AFE" w:rsidRPr="00B62524">
        <w:rPr>
          <w:rFonts w:ascii="AdvTT5843c571" w:hAnsi="AdvTT5843c571"/>
          <w:sz w:val="22"/>
          <w:szCs w:val="22"/>
        </w:rPr>
        <w:t xml:space="preserve">backlash against </w:t>
      </w:r>
      <w:r w:rsidR="00010707" w:rsidRPr="00B62524">
        <w:rPr>
          <w:rFonts w:ascii="AdvTT5843c571" w:hAnsi="AdvTT5843c571"/>
          <w:sz w:val="22"/>
          <w:szCs w:val="22"/>
        </w:rPr>
        <w:t xml:space="preserve">rights based approaches to sexual and reproductive health at the </w:t>
      </w:r>
      <w:r w:rsidR="00010707" w:rsidRPr="00B62524">
        <w:rPr>
          <w:rFonts w:ascii="AdvTT5843c571" w:hAnsi="AdvTT5843c571" w:hint="eastAsia"/>
          <w:sz w:val="22"/>
          <w:szCs w:val="22"/>
        </w:rPr>
        <w:t>international</w:t>
      </w:r>
      <w:r w:rsidR="00010707" w:rsidRPr="00B62524">
        <w:rPr>
          <w:rFonts w:ascii="AdvTT5843c571" w:hAnsi="AdvTT5843c571"/>
          <w:sz w:val="22"/>
          <w:szCs w:val="22"/>
        </w:rPr>
        <w:t xml:space="preserve"> level, both from conservative actors (who see this as a cover for legalization of abortion and same-sex relations) and on pragmatic grounds, b</w:t>
      </w:r>
      <w:r w:rsidR="00E40FFE" w:rsidRPr="00B62524">
        <w:rPr>
          <w:rFonts w:ascii="AdvTT5843c571" w:hAnsi="AdvTT5843c571"/>
          <w:sz w:val="22"/>
          <w:szCs w:val="22"/>
        </w:rPr>
        <w:t xml:space="preserve">y actors who </w:t>
      </w:r>
      <w:r w:rsidR="003714AB" w:rsidRPr="00B62524">
        <w:rPr>
          <w:rFonts w:ascii="AdvTT5843c571" w:hAnsi="AdvTT5843c571" w:hint="eastAsia"/>
          <w:sz w:val="22"/>
          <w:szCs w:val="22"/>
        </w:rPr>
        <w:t>consider</w:t>
      </w:r>
      <w:r w:rsidR="003714AB" w:rsidRPr="00B62524">
        <w:rPr>
          <w:rFonts w:ascii="AdvTT5843c571" w:hAnsi="AdvTT5843c571"/>
          <w:sz w:val="22"/>
          <w:szCs w:val="22"/>
        </w:rPr>
        <w:t xml:space="preserve"> </w:t>
      </w:r>
      <w:r w:rsidR="00010707" w:rsidRPr="00B62524">
        <w:rPr>
          <w:rFonts w:ascii="AdvTT5843c571" w:hAnsi="AdvTT5843c571" w:hint="eastAsia"/>
          <w:sz w:val="22"/>
          <w:szCs w:val="22"/>
        </w:rPr>
        <w:t>public</w:t>
      </w:r>
      <w:r w:rsidR="00010707" w:rsidRPr="00B62524">
        <w:rPr>
          <w:rFonts w:ascii="AdvTT5843c571" w:hAnsi="AdvTT5843c571"/>
          <w:sz w:val="22"/>
          <w:szCs w:val="22"/>
        </w:rPr>
        <w:t xml:space="preserve"> healt</w:t>
      </w:r>
      <w:r w:rsidR="00010707" w:rsidRPr="00B62524">
        <w:rPr>
          <w:rFonts w:ascii="AdvTT5843c571" w:hAnsi="AdvTT5843c571" w:hint="eastAsia"/>
          <w:sz w:val="22"/>
          <w:szCs w:val="22"/>
        </w:rPr>
        <w:t>h</w:t>
      </w:r>
      <w:r w:rsidR="00010707" w:rsidRPr="00B62524">
        <w:rPr>
          <w:rFonts w:ascii="AdvTT5843c571" w:hAnsi="AdvTT5843c571"/>
          <w:sz w:val="22"/>
          <w:szCs w:val="22"/>
        </w:rPr>
        <w:t xml:space="preserve"> approaches as more </w:t>
      </w:r>
      <w:r w:rsidR="00E40FFE" w:rsidRPr="00B62524">
        <w:rPr>
          <w:rFonts w:ascii="AdvTT5843c571" w:hAnsi="AdvTT5843c571"/>
          <w:sz w:val="22"/>
          <w:szCs w:val="22"/>
        </w:rPr>
        <w:t xml:space="preserve">likely to </w:t>
      </w:r>
      <w:r w:rsidR="00E40FFE" w:rsidRPr="00B62524">
        <w:rPr>
          <w:rFonts w:ascii="AdvTT5843c571" w:hAnsi="AdvTT5843c571" w:hint="eastAsia"/>
          <w:sz w:val="22"/>
          <w:szCs w:val="22"/>
        </w:rPr>
        <w:t>succeed</w:t>
      </w:r>
      <w:r w:rsidR="00E40FFE" w:rsidRPr="00B62524">
        <w:rPr>
          <w:rFonts w:ascii="AdvTT5843c571" w:hAnsi="AdvTT5843c571"/>
          <w:sz w:val="22"/>
          <w:szCs w:val="22"/>
        </w:rPr>
        <w:t>.</w:t>
      </w:r>
      <w:r w:rsidR="008C0F0B" w:rsidRPr="00B62524">
        <w:rPr>
          <w:rFonts w:ascii="AdvTT5843c571" w:hAnsi="AdvTT5843c571"/>
          <w:sz w:val="22"/>
          <w:szCs w:val="22"/>
        </w:rPr>
        <w:t xml:space="preserve"> </w:t>
      </w:r>
      <w:r w:rsidR="00D659BF" w:rsidRPr="00B62524">
        <w:rPr>
          <w:rFonts w:ascii="AdvTT5843c571" w:hAnsi="AdvTT5843c571"/>
          <w:sz w:val="22"/>
          <w:szCs w:val="22"/>
        </w:rPr>
        <w:t xml:space="preserve">Throughout the study, particular attention will be given to the impact of rights based </w:t>
      </w:r>
      <w:r w:rsidR="00D659BF" w:rsidRPr="00B62524">
        <w:rPr>
          <w:rFonts w:ascii="AdvTT5843c571" w:hAnsi="AdvTT5843c571" w:hint="eastAsia"/>
          <w:sz w:val="22"/>
          <w:szCs w:val="22"/>
        </w:rPr>
        <w:t>approaches</w:t>
      </w:r>
      <w:r w:rsidR="00D659BF" w:rsidRPr="00B62524">
        <w:rPr>
          <w:rFonts w:ascii="AdvTT5843c571" w:hAnsi="AdvTT5843c571"/>
          <w:sz w:val="22"/>
          <w:szCs w:val="22"/>
        </w:rPr>
        <w:t xml:space="preserve"> on the framing of issues related to abortion and homosexuality issues </w:t>
      </w:r>
      <w:r w:rsidR="00D659BF" w:rsidRPr="00B62524">
        <w:rPr>
          <w:rFonts w:ascii="AdvTT5843c571" w:hAnsi="AdvTT5843c571" w:hint="eastAsia"/>
          <w:sz w:val="22"/>
          <w:szCs w:val="22"/>
        </w:rPr>
        <w:t>across</w:t>
      </w:r>
      <w:r w:rsidR="00D659BF" w:rsidRPr="00B62524">
        <w:rPr>
          <w:rFonts w:ascii="AdvTT5843c571" w:hAnsi="AdvTT5843c571"/>
          <w:sz w:val="22"/>
          <w:szCs w:val="22"/>
        </w:rPr>
        <w:t xml:space="preserve"> country contexts and actors </w:t>
      </w:r>
      <w:r w:rsidR="00C356C0" w:rsidRPr="00B62524">
        <w:rPr>
          <w:rFonts w:ascii="AdvTT5843c571" w:hAnsi="AdvTT5843c571"/>
          <w:sz w:val="22"/>
          <w:szCs w:val="22"/>
        </w:rPr>
        <w:t>The i</w:t>
      </w:r>
      <w:r w:rsidR="008C0F0B" w:rsidRPr="00B62524">
        <w:rPr>
          <w:rFonts w:ascii="AdvTT5843c571" w:hAnsi="AdvTT5843c571"/>
          <w:sz w:val="22"/>
          <w:szCs w:val="22"/>
        </w:rPr>
        <w:t>nterplay between the inte</w:t>
      </w:r>
      <w:r w:rsidR="004D2AFE" w:rsidRPr="00B62524">
        <w:rPr>
          <w:rFonts w:ascii="AdvTT5843c571" w:hAnsi="AdvTT5843c571"/>
          <w:sz w:val="22"/>
          <w:szCs w:val="22"/>
        </w:rPr>
        <w:t xml:space="preserve">rnational and local dynamics </w:t>
      </w:r>
      <w:r w:rsidR="006046C7" w:rsidRPr="00B62524">
        <w:rPr>
          <w:rFonts w:ascii="AdvTT5843c571" w:hAnsi="AdvTT5843c571"/>
          <w:sz w:val="22"/>
          <w:szCs w:val="22"/>
        </w:rPr>
        <w:t xml:space="preserve">is crucial to </w:t>
      </w:r>
      <w:r w:rsidR="006046C7" w:rsidRPr="00B62524">
        <w:rPr>
          <w:rFonts w:ascii="AdvTT5843c571" w:hAnsi="AdvTT5843c571" w:hint="eastAsia"/>
          <w:sz w:val="22"/>
          <w:szCs w:val="22"/>
        </w:rPr>
        <w:t>understanding</w:t>
      </w:r>
      <w:r w:rsidR="006046C7" w:rsidRPr="00B62524">
        <w:rPr>
          <w:rFonts w:ascii="AdvTT5843c571" w:hAnsi="AdvTT5843c571"/>
          <w:sz w:val="22"/>
          <w:szCs w:val="22"/>
        </w:rPr>
        <w:t xml:space="preserve"> the effects of donor strategies to advance sexual and </w:t>
      </w:r>
      <w:r w:rsidR="006046C7" w:rsidRPr="00B62524">
        <w:rPr>
          <w:rFonts w:ascii="AdvTT5843c571" w:hAnsi="AdvTT5843c571" w:hint="eastAsia"/>
          <w:sz w:val="22"/>
          <w:szCs w:val="22"/>
        </w:rPr>
        <w:t>reproductive</w:t>
      </w:r>
      <w:r w:rsidR="006046C7" w:rsidRPr="00B62524">
        <w:rPr>
          <w:rFonts w:ascii="AdvTT5843c571" w:hAnsi="AdvTT5843c571"/>
          <w:sz w:val="22"/>
          <w:szCs w:val="22"/>
        </w:rPr>
        <w:t xml:space="preserve"> rights and </w:t>
      </w:r>
      <w:r w:rsidR="004D2AFE" w:rsidRPr="00B62524">
        <w:rPr>
          <w:rFonts w:ascii="AdvTT5843c571" w:hAnsi="AdvTT5843c571"/>
          <w:sz w:val="22"/>
          <w:szCs w:val="22"/>
        </w:rPr>
        <w:t>will be investigated both in the country studies and from the international perspective.</w:t>
      </w:r>
      <w:r w:rsidR="00010707" w:rsidRPr="00B62524">
        <w:rPr>
          <w:rFonts w:ascii="AdvTT5843c571" w:hAnsi="AdvTT5843c571"/>
          <w:sz w:val="22"/>
          <w:szCs w:val="22"/>
        </w:rPr>
        <w:t xml:space="preserve"> </w:t>
      </w:r>
    </w:p>
    <w:p w14:paraId="56F55EDA" w14:textId="77777777" w:rsidR="00823CCE" w:rsidRPr="00367165" w:rsidRDefault="00371A69" w:rsidP="00123FF2">
      <w:pPr>
        <w:pStyle w:val="Heading2"/>
        <w:spacing w:after="0"/>
        <w:rPr>
          <w:color w:val="auto"/>
        </w:rPr>
      </w:pPr>
      <w:r w:rsidRPr="00367165">
        <w:rPr>
          <w:color w:val="auto"/>
        </w:rPr>
        <w:t xml:space="preserve">3.  The project plan, project management, organisation and cooperation </w:t>
      </w:r>
    </w:p>
    <w:p w14:paraId="5A443CBF" w14:textId="260F441E" w:rsidR="001B303C" w:rsidRDefault="00201FDC" w:rsidP="00782701">
      <w:pPr>
        <w:rPr>
          <w:lang w:val="en-US"/>
        </w:rPr>
      </w:pPr>
      <w:r w:rsidRPr="00367165">
        <w:rPr>
          <w:lang w:val="en-US"/>
        </w:rPr>
        <w:t xml:space="preserve">As outlined above and illustrated in figure 1, the project consists of </w:t>
      </w:r>
      <w:r w:rsidR="00B81AA6" w:rsidRPr="00367165">
        <w:rPr>
          <w:b/>
          <w:lang w:val="en-US"/>
        </w:rPr>
        <w:t>t</w:t>
      </w:r>
      <w:r w:rsidR="00B81AA6">
        <w:rPr>
          <w:b/>
          <w:lang w:val="en-US"/>
        </w:rPr>
        <w:t xml:space="preserve">wo </w:t>
      </w:r>
      <w:r w:rsidRPr="00367165">
        <w:rPr>
          <w:b/>
          <w:lang w:val="en-US"/>
        </w:rPr>
        <w:t>sub-studies</w:t>
      </w:r>
      <w:r w:rsidR="00047A4E" w:rsidRPr="00367165">
        <w:rPr>
          <w:b/>
          <w:lang w:val="en-US"/>
        </w:rPr>
        <w:t>,</w:t>
      </w:r>
      <w:r w:rsidR="00047A4E" w:rsidRPr="00367165">
        <w:rPr>
          <w:lang w:val="en-US"/>
        </w:rPr>
        <w:t xml:space="preserve"> </w:t>
      </w:r>
      <w:r w:rsidR="000526B0" w:rsidRPr="00367165">
        <w:rPr>
          <w:b/>
          <w:sz w:val="18"/>
          <w:szCs w:val="18"/>
          <w:lang w:val="en-US"/>
        </w:rPr>
        <w:t>STUDY 1</w:t>
      </w:r>
      <w:r w:rsidR="00047A4E" w:rsidRPr="00367165">
        <w:rPr>
          <w:lang w:val="en-US"/>
        </w:rPr>
        <w:t xml:space="preserve"> investigating health effects of SRR criminalization</w:t>
      </w:r>
      <w:r w:rsidR="00EE0E15" w:rsidRPr="00367165">
        <w:rPr>
          <w:lang w:val="en-US"/>
        </w:rPr>
        <w:t>;</w:t>
      </w:r>
      <w:r w:rsidR="00047A4E" w:rsidRPr="00367165">
        <w:rPr>
          <w:lang w:val="en-US"/>
        </w:rPr>
        <w:t xml:space="preserve"> </w:t>
      </w:r>
      <w:r w:rsidR="00B81AA6">
        <w:rPr>
          <w:lang w:val="en-US"/>
        </w:rPr>
        <w:t xml:space="preserve">and </w:t>
      </w:r>
      <w:r w:rsidR="000526B0" w:rsidRPr="00367165">
        <w:rPr>
          <w:b/>
          <w:sz w:val="18"/>
          <w:szCs w:val="18"/>
          <w:lang w:val="en-US"/>
        </w:rPr>
        <w:t>STUDY 2</w:t>
      </w:r>
      <w:r w:rsidR="00047A4E" w:rsidRPr="00367165">
        <w:rPr>
          <w:lang w:val="en-US"/>
        </w:rPr>
        <w:t xml:space="preserve"> exploring causes, drivers and political game changers</w:t>
      </w:r>
      <w:r w:rsidR="00B81AA6">
        <w:rPr>
          <w:lang w:val="en-US"/>
        </w:rPr>
        <w:t>.</w:t>
      </w:r>
      <w:r w:rsidR="00047A4E" w:rsidRPr="00367165">
        <w:rPr>
          <w:lang w:val="en-US"/>
        </w:rPr>
        <w:t xml:space="preserve"> </w:t>
      </w:r>
      <w:r w:rsidR="00B81AA6">
        <w:rPr>
          <w:lang w:val="en-US"/>
        </w:rPr>
        <w:t xml:space="preserve">Each </w:t>
      </w:r>
      <w:r w:rsidR="00047A4E" w:rsidRPr="00367165">
        <w:rPr>
          <w:lang w:val="en-US"/>
        </w:rPr>
        <w:t>involve</w:t>
      </w:r>
      <w:r w:rsidR="00C47760" w:rsidRPr="00367165">
        <w:rPr>
          <w:lang w:val="en-US"/>
        </w:rPr>
        <w:t>s</w:t>
      </w:r>
      <w:r w:rsidR="00047A4E" w:rsidRPr="00367165">
        <w:rPr>
          <w:lang w:val="en-US"/>
        </w:rPr>
        <w:t xml:space="preserve"> multiple </w:t>
      </w:r>
      <w:r w:rsidR="00047A4E" w:rsidRPr="00367165">
        <w:rPr>
          <w:b/>
          <w:i/>
          <w:lang w:val="en-US"/>
        </w:rPr>
        <w:t>country expert teams</w:t>
      </w:r>
      <w:r w:rsidR="007448EB" w:rsidRPr="00367165">
        <w:rPr>
          <w:lang w:val="en-US"/>
        </w:rPr>
        <w:t xml:space="preserve"> (consisting of </w:t>
      </w:r>
      <w:r w:rsidR="00047A4E" w:rsidRPr="00367165">
        <w:rPr>
          <w:lang w:val="en-US"/>
        </w:rPr>
        <w:t>political</w:t>
      </w:r>
      <w:r w:rsidR="007448EB" w:rsidRPr="00367165">
        <w:rPr>
          <w:lang w:val="en-US"/>
        </w:rPr>
        <w:t>/legal</w:t>
      </w:r>
      <w:r w:rsidR="00047A4E" w:rsidRPr="00367165">
        <w:rPr>
          <w:lang w:val="en-US"/>
        </w:rPr>
        <w:t xml:space="preserve"> experts on each of the cases) as well as</w:t>
      </w:r>
      <w:r w:rsidR="00047A4E" w:rsidRPr="00367165">
        <w:rPr>
          <w:b/>
          <w:i/>
          <w:lang w:val="en-US"/>
        </w:rPr>
        <w:t xml:space="preserve"> specialized expertise teams</w:t>
      </w:r>
      <w:r w:rsidR="000526B0" w:rsidRPr="00367165">
        <w:rPr>
          <w:b/>
          <w:i/>
          <w:lang w:val="en-US"/>
        </w:rPr>
        <w:t xml:space="preserve"> </w:t>
      </w:r>
      <w:r w:rsidR="00FB53C3" w:rsidRPr="00367165">
        <w:rPr>
          <w:lang w:val="en-US"/>
        </w:rPr>
        <w:t xml:space="preserve">(on </w:t>
      </w:r>
      <w:r w:rsidR="009B7367" w:rsidRPr="00367165">
        <w:rPr>
          <w:i/>
          <w:lang w:val="en-US"/>
        </w:rPr>
        <w:t>public health</w:t>
      </w:r>
      <w:r w:rsidR="000526B0" w:rsidRPr="00367165">
        <w:rPr>
          <w:i/>
          <w:lang w:val="en-US"/>
        </w:rPr>
        <w:t>;</w:t>
      </w:r>
      <w:r w:rsidR="009B7367" w:rsidRPr="00367165">
        <w:rPr>
          <w:i/>
          <w:lang w:val="en-US"/>
        </w:rPr>
        <w:t xml:space="preserve"> </w:t>
      </w:r>
      <w:r w:rsidR="007448EB" w:rsidRPr="00367165">
        <w:rPr>
          <w:i/>
          <w:lang w:val="en-US"/>
        </w:rPr>
        <w:t>health economics</w:t>
      </w:r>
      <w:r w:rsidR="000526B0" w:rsidRPr="00367165">
        <w:rPr>
          <w:i/>
          <w:lang w:val="en-US"/>
        </w:rPr>
        <w:t>;</w:t>
      </w:r>
      <w:r w:rsidR="00FB53C3" w:rsidRPr="00367165">
        <w:rPr>
          <w:i/>
          <w:lang w:val="en-US"/>
        </w:rPr>
        <w:t xml:space="preserve"> </w:t>
      </w:r>
      <w:r w:rsidR="000526B0" w:rsidRPr="00367165">
        <w:rPr>
          <w:lang w:val="en-US"/>
        </w:rPr>
        <w:t>and</w:t>
      </w:r>
      <w:r w:rsidR="007448EB" w:rsidRPr="00367165">
        <w:rPr>
          <w:i/>
          <w:lang w:val="en-US"/>
        </w:rPr>
        <w:t xml:space="preserve"> </w:t>
      </w:r>
      <w:r w:rsidR="000E1F0B" w:rsidRPr="00367165">
        <w:rPr>
          <w:i/>
          <w:lang w:val="en-US"/>
        </w:rPr>
        <w:t xml:space="preserve">survey </w:t>
      </w:r>
      <w:r w:rsidR="000526B0" w:rsidRPr="00367165">
        <w:rPr>
          <w:i/>
          <w:lang w:val="en-US"/>
        </w:rPr>
        <w:t>research</w:t>
      </w:r>
      <w:r w:rsidR="00FB53C3" w:rsidRPr="00367165">
        <w:rPr>
          <w:lang w:val="en-US"/>
        </w:rPr>
        <w:t>)</w:t>
      </w:r>
      <w:r w:rsidR="000526B0" w:rsidRPr="00367165">
        <w:rPr>
          <w:i/>
          <w:lang w:val="en-US"/>
        </w:rPr>
        <w:t xml:space="preserve"> </w:t>
      </w:r>
      <w:r w:rsidR="00FB53C3" w:rsidRPr="00367165">
        <w:rPr>
          <w:lang w:val="en-US"/>
        </w:rPr>
        <w:t>collaborating with the country teams on relevant aspects of the analysis.</w:t>
      </w:r>
      <w:r w:rsidR="001B303C">
        <w:rPr>
          <w:lang w:val="en-US"/>
        </w:rPr>
        <w:t xml:space="preserve"> </w:t>
      </w:r>
      <w:r w:rsidR="00782701" w:rsidRPr="00B62524">
        <w:rPr>
          <w:b/>
        </w:rPr>
        <w:t>Table</w:t>
      </w:r>
      <w:r w:rsidR="00782701" w:rsidRPr="00B62524">
        <w:rPr>
          <w:b/>
          <w:i/>
        </w:rPr>
        <w:t xml:space="preserve"> </w:t>
      </w:r>
      <w:r w:rsidR="00782701" w:rsidRPr="00B62524">
        <w:rPr>
          <w:b/>
        </w:rPr>
        <w:t xml:space="preserve">2 </w:t>
      </w:r>
      <w:r w:rsidR="001B303C">
        <w:t xml:space="preserve">outlines the </w:t>
      </w:r>
      <w:r w:rsidR="00782701" w:rsidRPr="00810B2F">
        <w:rPr>
          <w:b/>
        </w:rPr>
        <w:t>Data collection and methods of analysis</w:t>
      </w:r>
      <w:r w:rsidR="00782701">
        <w:rPr>
          <w:b/>
        </w:rPr>
        <w:t xml:space="preserve"> </w:t>
      </w:r>
      <w:r w:rsidR="001B303C">
        <w:t xml:space="preserve">while </w:t>
      </w:r>
      <w:r w:rsidR="00782701" w:rsidRPr="004202DD">
        <w:rPr>
          <w:b/>
          <w:lang w:val="en-US"/>
        </w:rPr>
        <w:t>Table 3:</w:t>
      </w:r>
      <w:r w:rsidR="001B303C">
        <w:rPr>
          <w:b/>
          <w:lang w:val="en-US"/>
        </w:rPr>
        <w:t xml:space="preserve"> </w:t>
      </w:r>
      <w:r w:rsidR="001B303C">
        <w:rPr>
          <w:lang w:val="en-US"/>
        </w:rPr>
        <w:t>presents the</w:t>
      </w:r>
      <w:r w:rsidR="00782701" w:rsidRPr="004202DD">
        <w:rPr>
          <w:b/>
          <w:lang w:val="en-US"/>
        </w:rPr>
        <w:t xml:space="preserve"> Project Team</w:t>
      </w:r>
      <w:r w:rsidR="00782701">
        <w:rPr>
          <w:b/>
          <w:lang w:val="en-US"/>
        </w:rPr>
        <w:t xml:space="preserve"> </w:t>
      </w:r>
      <w:r w:rsidR="00782701">
        <w:rPr>
          <w:b/>
          <w:highlight w:val="yellow"/>
        </w:rPr>
        <w:t>(</w:t>
      </w:r>
      <w:r w:rsidR="001B303C">
        <w:rPr>
          <w:b/>
          <w:highlight w:val="yellow"/>
        </w:rPr>
        <w:t xml:space="preserve">for the tables, see </w:t>
      </w:r>
      <w:r w:rsidR="00782701" w:rsidRPr="00B62524">
        <w:rPr>
          <w:b/>
          <w:highlight w:val="yellow"/>
        </w:rPr>
        <w:t xml:space="preserve">separate </w:t>
      </w:r>
      <w:proofErr w:type="spellStart"/>
      <w:r w:rsidR="00782701" w:rsidRPr="00B62524">
        <w:rPr>
          <w:b/>
          <w:highlight w:val="yellow"/>
        </w:rPr>
        <w:t>attachement</w:t>
      </w:r>
      <w:proofErr w:type="spellEnd"/>
      <w:r w:rsidR="00782701">
        <w:rPr>
          <w:b/>
        </w:rPr>
        <w:t>)</w:t>
      </w:r>
      <w:r w:rsidR="00782701" w:rsidRPr="00810B2F">
        <w:rPr>
          <w:b/>
        </w:rPr>
        <w:t>:</w:t>
      </w:r>
      <w:r w:rsidR="00073D04" w:rsidRPr="00367165">
        <w:rPr>
          <w:lang w:val="en-US"/>
        </w:rPr>
        <w:t xml:space="preserve"> </w:t>
      </w:r>
    </w:p>
    <w:p w14:paraId="16F852EC" w14:textId="46E4D9E6" w:rsidR="003306ED" w:rsidRPr="009564FA" w:rsidRDefault="00C9423C" w:rsidP="00782701">
      <w:pPr>
        <w:rPr>
          <w:lang w:val="en-US"/>
        </w:rPr>
      </w:pPr>
      <w:r w:rsidRPr="00C9423C">
        <w:rPr>
          <w:lang w:val="en-US"/>
        </w:rPr>
        <w:t>T</w:t>
      </w:r>
      <w:r w:rsidR="00073D04" w:rsidRPr="00C9423C">
        <w:rPr>
          <w:lang w:val="en-US"/>
        </w:rPr>
        <w:t xml:space="preserve">he </w:t>
      </w:r>
      <w:r w:rsidR="00994882" w:rsidRPr="00C9423C">
        <w:rPr>
          <w:lang w:val="en-US"/>
        </w:rPr>
        <w:t>project team</w:t>
      </w:r>
      <w:r w:rsidR="00073D04" w:rsidRPr="00C9423C">
        <w:rPr>
          <w:lang w:val="en-US"/>
        </w:rPr>
        <w:t xml:space="preserve"> will meet annually in Bergen to ensure continuous </w:t>
      </w:r>
      <w:r w:rsidR="006D76A7" w:rsidRPr="00C9423C">
        <w:rPr>
          <w:lang w:val="en-US"/>
        </w:rPr>
        <w:t>integration and cross-fertilization</w:t>
      </w:r>
      <w:r w:rsidR="006D76A7" w:rsidRPr="00367165">
        <w:rPr>
          <w:lang w:val="en-US"/>
        </w:rPr>
        <w:t xml:space="preserve"> between </w:t>
      </w:r>
      <w:r w:rsidR="00073D04" w:rsidRPr="00367165">
        <w:rPr>
          <w:lang w:val="en-US"/>
        </w:rPr>
        <w:t>the different parts of the analysis</w:t>
      </w:r>
      <w:r w:rsidR="00A611DF" w:rsidRPr="00367165">
        <w:rPr>
          <w:lang w:val="en-US"/>
        </w:rPr>
        <w:t xml:space="preserve">. </w:t>
      </w:r>
      <w:r w:rsidR="00A828DF">
        <w:rPr>
          <w:lang w:val="en-US"/>
        </w:rPr>
        <w:t>A</w:t>
      </w:r>
      <w:r w:rsidR="00940DD2" w:rsidRPr="00367165">
        <w:rPr>
          <w:lang w:val="en-US"/>
        </w:rPr>
        <w:t xml:space="preserve">nnual workshops will form part of the </w:t>
      </w:r>
      <w:r w:rsidR="00940DD2" w:rsidRPr="00367165">
        <w:rPr>
          <w:i/>
          <w:lang w:val="en-US"/>
        </w:rPr>
        <w:t xml:space="preserve">Bergen Exchanges </w:t>
      </w:r>
      <w:r w:rsidR="00A15C5A" w:rsidRPr="00367165">
        <w:rPr>
          <w:lang w:val="en-US"/>
        </w:rPr>
        <w:t xml:space="preserve">hosted by </w:t>
      </w:r>
      <w:r w:rsidR="00940DD2" w:rsidRPr="00367165">
        <w:rPr>
          <w:lang w:val="en-US"/>
        </w:rPr>
        <w:t xml:space="preserve">the </w:t>
      </w:r>
      <w:r w:rsidR="00940DD2" w:rsidRPr="00367165">
        <w:rPr>
          <w:i/>
          <w:lang w:val="en-US"/>
        </w:rPr>
        <w:t>Centre on Law &amp; Social Transformation</w:t>
      </w:r>
      <w:r w:rsidR="00A15C5A" w:rsidRPr="00367165">
        <w:rPr>
          <w:i/>
          <w:lang w:val="en-US"/>
        </w:rPr>
        <w:t xml:space="preserve"> </w:t>
      </w:r>
      <w:r w:rsidR="00940DD2" w:rsidRPr="00367165">
        <w:rPr>
          <w:lang w:val="en-US"/>
        </w:rPr>
        <w:t>to which the prop</w:t>
      </w:r>
      <w:r w:rsidR="00814422" w:rsidRPr="00367165">
        <w:rPr>
          <w:lang w:val="en-US"/>
        </w:rPr>
        <w:t xml:space="preserve">osed project </w:t>
      </w:r>
      <w:r w:rsidR="00493E87">
        <w:rPr>
          <w:lang w:val="en-US"/>
        </w:rPr>
        <w:t>is</w:t>
      </w:r>
      <w:r w:rsidR="00814422" w:rsidRPr="00367165">
        <w:rPr>
          <w:lang w:val="en-US"/>
        </w:rPr>
        <w:t xml:space="preserve"> affiliated</w:t>
      </w:r>
      <w:r w:rsidR="00A15C5A" w:rsidRPr="00367165">
        <w:rPr>
          <w:lang w:val="en-US"/>
        </w:rPr>
        <w:t>.</w:t>
      </w:r>
      <w:r w:rsidR="00073D04" w:rsidRPr="00367165">
        <w:rPr>
          <w:lang w:val="en-US"/>
        </w:rPr>
        <w:t xml:space="preserve"> </w:t>
      </w:r>
    </w:p>
    <w:p w14:paraId="4F91F3F0" w14:textId="77777777" w:rsidR="003306ED" w:rsidRPr="004F4ABD" w:rsidRDefault="00823CCE" w:rsidP="00493E87">
      <w:pPr>
        <w:rPr>
          <w:rFonts w:ascii="Times" w:hAnsi="Times"/>
        </w:rPr>
      </w:pPr>
      <w:r w:rsidRPr="004F4ABD">
        <w:rPr>
          <w:rFonts w:ascii="TheSans B7 Bold" w:hAnsi="TheSans B7 Bold"/>
          <w:b/>
        </w:rPr>
        <w:t>Budget</w:t>
      </w:r>
      <w:r w:rsidR="00493E87" w:rsidRPr="004F4ABD">
        <w:rPr>
          <w:rFonts w:ascii="TheSans B7 Bold" w:hAnsi="TheSans B7 Bold"/>
          <w:b/>
        </w:rPr>
        <w:t xml:space="preserve"> </w:t>
      </w:r>
      <w:r w:rsidR="00493E87" w:rsidRPr="004F4ABD">
        <w:rPr>
          <w:rFonts w:ascii="Times" w:hAnsi="Times"/>
        </w:rPr>
        <w:t>(See electro</w:t>
      </w:r>
      <w:r w:rsidR="004F4ABD">
        <w:rPr>
          <w:rFonts w:ascii="Times" w:hAnsi="Times"/>
        </w:rPr>
        <w:t>n</w:t>
      </w:r>
      <w:r w:rsidR="00493E87" w:rsidRPr="004F4ABD">
        <w:rPr>
          <w:rFonts w:ascii="Times" w:hAnsi="Times"/>
        </w:rPr>
        <w:t xml:space="preserve">ic </w:t>
      </w:r>
      <w:r w:rsidR="00EB6AD9">
        <w:rPr>
          <w:rFonts w:ascii="Times" w:hAnsi="Times"/>
        </w:rPr>
        <w:t>form</w:t>
      </w:r>
      <w:r w:rsidR="00493E87" w:rsidRPr="004F4ABD">
        <w:rPr>
          <w:rFonts w:ascii="Times" w:hAnsi="Times"/>
        </w:rPr>
        <w:t>)</w:t>
      </w:r>
    </w:p>
    <w:p w14:paraId="2D480D9D" w14:textId="77777777" w:rsidR="00F564C3" w:rsidRPr="00924543" w:rsidRDefault="00F564C3" w:rsidP="00123FF2">
      <w:pPr>
        <w:pStyle w:val="Heading2"/>
        <w:spacing w:after="0"/>
        <w:rPr>
          <w:color w:val="auto"/>
          <w:sz w:val="24"/>
          <w:szCs w:val="24"/>
        </w:rPr>
      </w:pPr>
      <w:r w:rsidRPr="00924543">
        <w:rPr>
          <w:color w:val="auto"/>
          <w:sz w:val="24"/>
          <w:szCs w:val="24"/>
        </w:rPr>
        <w:t xml:space="preserve">4.  Key perspectives and compliance with strategic documents </w:t>
      </w:r>
    </w:p>
    <w:p w14:paraId="403F0831" w14:textId="77777777" w:rsidR="00950661" w:rsidRPr="00924543" w:rsidRDefault="00F564C3" w:rsidP="004202DD">
      <w:pPr>
        <w:spacing w:after="0"/>
      </w:pPr>
      <w:r w:rsidRPr="00367165">
        <w:rPr>
          <w:rFonts w:ascii="TheSans B7 Bold" w:hAnsi="TheSans B7 Bold"/>
          <w:b/>
        </w:rPr>
        <w:t>Compliance with strategic documents</w:t>
      </w:r>
      <w:r w:rsidR="00123FF2">
        <w:rPr>
          <w:rFonts w:ascii="TheSans B7 Bold" w:hAnsi="TheSans B7 Bold"/>
          <w:b/>
        </w:rPr>
        <w:t>:</w:t>
      </w:r>
      <w:r w:rsidRPr="00367165">
        <w:rPr>
          <w:rFonts w:ascii="TheSans B7 Bold" w:hAnsi="TheSans B7 Bold"/>
          <w:b/>
        </w:rPr>
        <w:t xml:space="preserve"> </w:t>
      </w:r>
      <w:r w:rsidR="00950661">
        <w:t xml:space="preserve">The project is </w:t>
      </w:r>
      <w:r w:rsidR="00950661" w:rsidRPr="00950661">
        <w:rPr>
          <w:b/>
        </w:rPr>
        <w:t xml:space="preserve">at the core of the strategic objective of the </w:t>
      </w:r>
      <w:r w:rsidR="00950661" w:rsidRPr="00950661">
        <w:rPr>
          <w:b/>
          <w:i/>
        </w:rPr>
        <w:t>Centre of Law and Social Transformation</w:t>
      </w:r>
      <w:r w:rsidR="00950661">
        <w:rPr>
          <w:i/>
        </w:rPr>
        <w:t xml:space="preserve"> –</w:t>
      </w:r>
      <w:r w:rsidR="00950661">
        <w:t xml:space="preserve"> established by the CMI and UiB to provide a powerful engine for research on the role of law in social change. It is </w:t>
      </w:r>
      <w:r w:rsidR="00950661" w:rsidRPr="00950661">
        <w:rPr>
          <w:b/>
        </w:rPr>
        <w:t>central to the strategic objectives of CMI</w:t>
      </w:r>
      <w:r w:rsidR="00950661">
        <w:t>, which aims to contribute practical, relevant and academically rigorous knowledge for development actors. Thematically it fits in</w:t>
      </w:r>
      <w:r w:rsidR="00851265">
        <w:t>, and draws researchers from several</w:t>
      </w:r>
      <w:r w:rsidR="00950661">
        <w:t xml:space="preserve"> CMI research clusters: global health; rights</w:t>
      </w:r>
      <w:r w:rsidR="00851265">
        <w:t xml:space="preserve"> &amp;</w:t>
      </w:r>
      <w:r w:rsidR="00950661">
        <w:t xml:space="preserve"> legal institutions; gender </w:t>
      </w:r>
      <w:r w:rsidR="00851265">
        <w:t>&amp;</w:t>
      </w:r>
      <w:r w:rsidR="00950661">
        <w:t xml:space="preserve"> development; governance</w:t>
      </w:r>
      <w:r w:rsidR="00851265">
        <w:t xml:space="preserve">; and poverty dynamics. It </w:t>
      </w:r>
      <w:r w:rsidR="00851265">
        <w:rPr>
          <w:b/>
        </w:rPr>
        <w:t>aligns with</w:t>
      </w:r>
      <w:r w:rsidR="00950661" w:rsidRPr="00950661">
        <w:rPr>
          <w:b/>
        </w:rPr>
        <w:t xml:space="preserve"> </w:t>
      </w:r>
      <w:proofErr w:type="spellStart"/>
      <w:r w:rsidR="00950661" w:rsidRPr="00950661">
        <w:rPr>
          <w:b/>
        </w:rPr>
        <w:t>UiB’s</w:t>
      </w:r>
      <w:proofErr w:type="spellEnd"/>
      <w:r w:rsidR="00950661">
        <w:rPr>
          <w:b/>
        </w:rPr>
        <w:t xml:space="preserve"> research strategy, </w:t>
      </w:r>
      <w:r w:rsidR="00851265">
        <w:t>both its long</w:t>
      </w:r>
      <w:r w:rsidR="00950661">
        <w:t xml:space="preserve">standing focus on development </w:t>
      </w:r>
      <w:r w:rsidR="00851265">
        <w:t xml:space="preserve">research, and the new </w:t>
      </w:r>
      <w:r w:rsidR="00950661">
        <w:t xml:space="preserve">focus on cross-disciplinary research. </w:t>
      </w:r>
    </w:p>
    <w:p w14:paraId="4D2A1691" w14:textId="708A87D5" w:rsidR="004E682F" w:rsidRDefault="00F564C3" w:rsidP="004202DD">
      <w:pPr>
        <w:spacing w:after="0"/>
      </w:pPr>
      <w:r w:rsidRPr="00367165">
        <w:rPr>
          <w:rFonts w:ascii="TheSans B7 Bold" w:hAnsi="TheSans B7 Bold"/>
          <w:b/>
        </w:rPr>
        <w:lastRenderedPageBreak/>
        <w:t>Relevance and benefit to society</w:t>
      </w:r>
      <w:r w:rsidR="00123FF2">
        <w:rPr>
          <w:rFonts w:ascii="TheSans B7 Bold" w:hAnsi="TheSans B7 Bold"/>
          <w:b/>
        </w:rPr>
        <w:t>:</w:t>
      </w:r>
      <w:r w:rsidRPr="00367165">
        <w:rPr>
          <w:rFonts w:ascii="TheSans B7 Bold" w:hAnsi="TheSans B7 Bold"/>
          <w:b/>
        </w:rPr>
        <w:t xml:space="preserve"> </w:t>
      </w:r>
      <w:r w:rsidR="00950661">
        <w:t>The project</w:t>
      </w:r>
      <w:r w:rsidR="00486FB2">
        <w:t xml:space="preserve"> is of </w:t>
      </w:r>
      <w:r w:rsidR="00486FB2" w:rsidRPr="007843D3">
        <w:rPr>
          <w:b/>
        </w:rPr>
        <w:t>high societal relevance</w:t>
      </w:r>
      <w:r w:rsidR="00486FB2">
        <w:t xml:space="preserve">, </w:t>
      </w:r>
      <w:r w:rsidR="00950661">
        <w:t>aim</w:t>
      </w:r>
      <w:r w:rsidR="00486FB2">
        <w:t>ing</w:t>
      </w:r>
      <w:r w:rsidR="00950661">
        <w:t xml:space="preserve"> to understand, </w:t>
      </w:r>
      <w:r w:rsidR="00486FB2">
        <w:t>and contribute towards changing</w:t>
      </w:r>
      <w:r w:rsidR="00851265">
        <w:t xml:space="preserve"> detrimental </w:t>
      </w:r>
      <w:r w:rsidR="00950661">
        <w:t>political dynamics related to criminalisation of abo</w:t>
      </w:r>
      <w:r w:rsidR="00851265">
        <w:t xml:space="preserve">rtion and homosexuality in </w:t>
      </w:r>
      <w:r w:rsidR="00950661">
        <w:t xml:space="preserve">Africa. </w:t>
      </w:r>
      <w:r w:rsidR="00851265">
        <w:t>It</w:t>
      </w:r>
      <w:r w:rsidR="00950661">
        <w:t xml:space="preserve"> is of </w:t>
      </w:r>
      <w:r w:rsidR="00950661" w:rsidRPr="0046673C">
        <w:rPr>
          <w:b/>
        </w:rPr>
        <w:t>direct practical relevance</w:t>
      </w:r>
      <w:r w:rsidR="00950661">
        <w:t xml:space="preserve"> for the sexual and reproductive health and rights of women and LGBTs; and for actors engaging in health system reform – </w:t>
      </w:r>
      <w:r w:rsidR="00950661" w:rsidRPr="00950661">
        <w:rPr>
          <w:b/>
        </w:rPr>
        <w:t>including</w:t>
      </w:r>
      <w:r w:rsidR="00950661">
        <w:rPr>
          <w:b/>
        </w:rPr>
        <w:t xml:space="preserve"> for</w:t>
      </w:r>
      <w:r w:rsidR="00950661" w:rsidRPr="00950661">
        <w:rPr>
          <w:b/>
        </w:rPr>
        <w:t xml:space="preserve"> donors</w:t>
      </w:r>
      <w:r w:rsidR="007843D3">
        <w:rPr>
          <w:b/>
        </w:rPr>
        <w:t xml:space="preserve"> and development agencies</w:t>
      </w:r>
      <w:r w:rsidR="00950661">
        <w:t xml:space="preserve">, in Norway and globally, who need </w:t>
      </w:r>
      <w:r w:rsidR="00851265">
        <w:t>to</w:t>
      </w:r>
      <w:r w:rsidR="00950661">
        <w:t xml:space="preserve"> better </w:t>
      </w:r>
      <w:r w:rsidR="007843D3">
        <w:t>understand political game-</w:t>
      </w:r>
      <w:r w:rsidR="00950661">
        <w:t>changers in order to safely navigate these complex political waters and reach the ambitious goals set for the health rights of women and vulnerable groups such as LGBTs. The</w:t>
      </w:r>
      <w:r w:rsidR="007843D3">
        <w:t xml:space="preserve"> project will contribute toward </w:t>
      </w:r>
      <w:r w:rsidR="007843D3" w:rsidRPr="009D5DB6">
        <w:rPr>
          <w:b/>
        </w:rPr>
        <w:t>capacity</w:t>
      </w:r>
      <w:r w:rsidR="009D5DB6" w:rsidRPr="009D5DB6">
        <w:rPr>
          <w:b/>
        </w:rPr>
        <w:t xml:space="preserve"> strengthening and cross-disciplinary collaboration in Norway</w:t>
      </w:r>
      <w:r w:rsidR="009D5DB6">
        <w:t xml:space="preserve"> through involvement of</w:t>
      </w:r>
      <w:r w:rsidR="00924543">
        <w:t xml:space="preserve"> a broad team of</w:t>
      </w:r>
      <w:r w:rsidR="00851265">
        <w:t xml:space="preserve"> researchers from</w:t>
      </w:r>
      <w:r w:rsidR="009D5DB6">
        <w:t xml:space="preserve"> </w:t>
      </w:r>
      <w:r w:rsidR="00924543">
        <w:t>several</w:t>
      </w:r>
      <w:r w:rsidR="00671FB6">
        <w:t xml:space="preserve"> </w:t>
      </w:r>
      <w:r w:rsidR="00582CC9">
        <w:t>disciplines</w:t>
      </w:r>
      <w:r w:rsidR="00671FB6">
        <w:t xml:space="preserve"> and</w:t>
      </w:r>
      <w:r w:rsidR="009D5DB6">
        <w:t xml:space="preserve"> institutions in Bergen and beyond: CMI, UiB (Law, Comparative Politics, Medicine/CISMAC); UNI-Research; and the University of Oslo (Law/</w:t>
      </w:r>
      <w:proofErr w:type="spellStart"/>
      <w:r w:rsidR="009D5DB6">
        <w:t>PluriCourts</w:t>
      </w:r>
      <w:proofErr w:type="spellEnd"/>
      <w:r w:rsidR="00671FB6">
        <w:t xml:space="preserve">). </w:t>
      </w:r>
      <w:r w:rsidR="004313A3">
        <w:t>One</w:t>
      </w:r>
      <w:r w:rsidR="009D5DB6">
        <w:t xml:space="preserve"> PhD student will be recruited, </w:t>
      </w:r>
      <w:r w:rsidR="004313A3">
        <w:t xml:space="preserve">based at the University of Pretoria Human Rights Centre (the leading academic institutions on SRHR in Africa). A </w:t>
      </w:r>
      <w:r w:rsidR="001E361C">
        <w:t xml:space="preserve">two-year </w:t>
      </w:r>
      <w:r w:rsidR="004313A3">
        <w:t>postdoctoral researcher will be</w:t>
      </w:r>
      <w:r w:rsidR="009D5DB6">
        <w:t xml:space="preserve"> based at UiB (Comparative Politics)</w:t>
      </w:r>
      <w:r w:rsidR="004313A3">
        <w:t>.</w:t>
      </w:r>
      <w:r w:rsidR="009D5DB6">
        <w:t xml:space="preserve"> </w:t>
      </w:r>
      <w:r w:rsidR="00DF1A2A">
        <w:t>Both will be broadly recruited with a focus on global health and health systems</w:t>
      </w:r>
      <w:r w:rsidR="001E361C">
        <w:t>. C</w:t>
      </w:r>
      <w:r w:rsidR="00DF1A2A">
        <w:t xml:space="preserve">andidates from </w:t>
      </w:r>
      <w:r w:rsidR="009D5DB6">
        <w:t>the LLMI countries included in the study</w:t>
      </w:r>
      <w:r w:rsidR="00582CC9">
        <w:t xml:space="preserve"> will be actively encouraged</w:t>
      </w:r>
      <w:r w:rsidR="00DF1A2A">
        <w:t>. T</w:t>
      </w:r>
      <w:r w:rsidR="00851265">
        <w:t>he UiB</w:t>
      </w:r>
      <w:r w:rsidR="009D5DB6">
        <w:t xml:space="preserve"> candidate will </w:t>
      </w:r>
      <w:r w:rsidR="00DF1A2A">
        <w:t>be based for a</w:t>
      </w:r>
      <w:r w:rsidR="001E361C">
        <w:t xml:space="preserve">n extended period in </w:t>
      </w:r>
      <w:r w:rsidR="00DF1A2A">
        <w:t xml:space="preserve">one of the countries. </w:t>
      </w:r>
      <w:r w:rsidR="00767C40">
        <w:t>The project includes well placed and committed researchers from the African countries included in the study,</w:t>
      </w:r>
      <w:r w:rsidR="00582CC9">
        <w:t xml:space="preserve"> </w:t>
      </w:r>
      <w:r w:rsidR="00767C40">
        <w:t>as well as some of the strongest environments on health reform and SRHR globally</w:t>
      </w:r>
      <w:r w:rsidR="003E6CA9">
        <w:t>.</w:t>
      </w:r>
    </w:p>
    <w:p w14:paraId="62B09F8D" w14:textId="77777777" w:rsidR="004E682F" w:rsidRPr="00123FF2" w:rsidRDefault="004E682F" w:rsidP="004E682F">
      <w:pPr>
        <w:rPr>
          <w:rFonts w:ascii="TheSans B7 Bold" w:hAnsi="TheSans B7 Bold"/>
          <w:b/>
        </w:rPr>
      </w:pPr>
      <w:r w:rsidRPr="00367165">
        <w:rPr>
          <w:rFonts w:ascii="TheSans B7 Bold" w:hAnsi="TheSans B7 Bold"/>
          <w:b/>
        </w:rPr>
        <w:t>Environmental impact</w:t>
      </w:r>
      <w:r>
        <w:rPr>
          <w:rFonts w:ascii="TheSans B7 Bold" w:hAnsi="TheSans B7 Bold"/>
          <w:b/>
        </w:rPr>
        <w:t xml:space="preserve">: </w:t>
      </w:r>
      <w:r w:rsidRPr="00367165">
        <w:rPr>
          <w:rFonts w:ascii="TheSans B7 Bold" w:hAnsi="TheSans B7 Bold"/>
          <w:b/>
        </w:rPr>
        <w:t xml:space="preserve"> </w:t>
      </w:r>
      <w:r w:rsidRPr="00367165">
        <w:rPr>
          <w:rFonts w:ascii="TimesNewRomanPSMT" w:hAnsi="TimesNewRomanPSMT" w:cs="TimesNewRomanPSMT"/>
          <w:lang w:val="en-US" w:eastAsia="en-US"/>
        </w:rPr>
        <w:t xml:space="preserve">The project has </w:t>
      </w:r>
      <w:r>
        <w:rPr>
          <w:rFonts w:ascii="TimesNewRomanPSMT" w:hAnsi="TimesNewRomanPSMT" w:cs="TimesNewRomanPSMT"/>
          <w:lang w:val="en-US" w:eastAsia="en-US"/>
        </w:rPr>
        <w:t xml:space="preserve">no </w:t>
      </w:r>
      <w:r w:rsidRPr="00367165">
        <w:rPr>
          <w:rFonts w:ascii="TimesNewRomanPSMT" w:hAnsi="TimesNewRomanPSMT" w:cs="TimesNewRomanPSMT"/>
          <w:lang w:val="en-US" w:eastAsia="en-US"/>
        </w:rPr>
        <w:t xml:space="preserve">impact </w:t>
      </w:r>
      <w:r>
        <w:rPr>
          <w:rFonts w:ascii="TimesNewRomanPSMT" w:hAnsi="TimesNewRomanPSMT" w:cs="TimesNewRomanPSMT"/>
          <w:lang w:val="en-US" w:eastAsia="en-US"/>
        </w:rPr>
        <w:t xml:space="preserve">on the physical environment beyond the research process itself, which </w:t>
      </w:r>
      <w:r w:rsidRPr="00367165">
        <w:rPr>
          <w:rFonts w:ascii="TimesNewRomanPSMT" w:hAnsi="TimesNewRomanPSMT" w:cs="TimesNewRomanPSMT"/>
          <w:lang w:val="en-US" w:eastAsia="en-US"/>
        </w:rPr>
        <w:t xml:space="preserve">is set up to minimize </w:t>
      </w:r>
      <w:r>
        <w:rPr>
          <w:rFonts w:ascii="TimesNewRomanPSMT" w:hAnsi="TimesNewRomanPSMT" w:cs="TimesNewRomanPSMT"/>
          <w:lang w:val="en-US" w:eastAsia="en-US"/>
        </w:rPr>
        <w:t>international travel by combining field work and seminars and</w:t>
      </w:r>
      <w:r w:rsidRPr="00367165">
        <w:rPr>
          <w:rFonts w:ascii="TimesNewRomanPSMT" w:hAnsi="TimesNewRomanPSMT" w:cs="TimesNewRomanPSMT"/>
          <w:lang w:val="en-US" w:eastAsia="en-US"/>
        </w:rPr>
        <w:t xml:space="preserve"> </w:t>
      </w:r>
      <w:r>
        <w:rPr>
          <w:rFonts w:ascii="TimesNewRomanPSMT" w:hAnsi="TimesNewRomanPSMT" w:cs="TimesNewRomanPSMT"/>
          <w:lang w:val="en-US" w:eastAsia="en-US"/>
        </w:rPr>
        <w:t xml:space="preserve">using </w:t>
      </w:r>
      <w:r w:rsidRPr="00367165">
        <w:rPr>
          <w:rFonts w:ascii="TimesNewRomanPSMT" w:hAnsi="TimesNewRomanPSMT" w:cs="TimesNewRomanPSMT"/>
          <w:lang w:val="en-US" w:eastAsia="en-US"/>
        </w:rPr>
        <w:t>alternative collaboration strategies such as</w:t>
      </w:r>
      <w:r>
        <w:rPr>
          <w:rFonts w:ascii="TimesNewRomanPSMT" w:hAnsi="TimesNewRomanPSMT" w:cs="TimesNewRomanPSMT"/>
          <w:lang w:val="en-US" w:eastAsia="en-US"/>
        </w:rPr>
        <w:t xml:space="preserve"> </w:t>
      </w:r>
      <w:r w:rsidRPr="00367165">
        <w:rPr>
          <w:rFonts w:ascii="TimesNewRomanPSMT" w:hAnsi="TimesNewRomanPSMT" w:cs="TimesNewRomanPSMT"/>
          <w:lang w:val="en-US" w:eastAsia="en-US"/>
        </w:rPr>
        <w:t>Skype conferences and electronic information sharing.</w:t>
      </w:r>
    </w:p>
    <w:p w14:paraId="2CE5CD20" w14:textId="77777777" w:rsidR="004E682F" w:rsidRPr="00123FF2" w:rsidRDefault="004E682F" w:rsidP="004E682F">
      <w:pPr>
        <w:rPr>
          <w:rFonts w:ascii="TheSans B7 Bold" w:hAnsi="TheSans B7 Bold"/>
          <w:b/>
        </w:rPr>
      </w:pPr>
      <w:r w:rsidRPr="00367165">
        <w:rPr>
          <w:rFonts w:ascii="TheSans B7 Bold" w:hAnsi="TheSans B7 Bold"/>
          <w:b/>
        </w:rPr>
        <w:t>Ethical perspectives</w:t>
      </w:r>
      <w:r>
        <w:rPr>
          <w:rFonts w:ascii="TheSans B7 Bold" w:hAnsi="TheSans B7 Bold"/>
          <w:b/>
        </w:rPr>
        <w:t xml:space="preserve">: </w:t>
      </w:r>
      <w:r>
        <w:rPr>
          <w:lang w:val="en-US"/>
        </w:rPr>
        <w:t>The project</w:t>
      </w:r>
      <w:r w:rsidRPr="00367165">
        <w:rPr>
          <w:lang w:val="en-US"/>
        </w:rPr>
        <w:t xml:space="preserve"> raise complex ethical and methodologic</w:t>
      </w:r>
      <w:r w:rsidR="000F4A45">
        <w:rPr>
          <w:lang w:val="en-US"/>
        </w:rPr>
        <w:t>al challenges. No one</w:t>
      </w:r>
      <w:r w:rsidRPr="00367165">
        <w:rPr>
          <w:lang w:val="en-US"/>
        </w:rPr>
        <w:t xml:space="preserve"> should be harmed by participating or being the object of research</w:t>
      </w:r>
      <w:r w:rsidR="000F4A45">
        <w:rPr>
          <w:lang w:val="en-US"/>
        </w:rPr>
        <w:t>,</w:t>
      </w:r>
      <w:r>
        <w:rPr>
          <w:lang w:val="en-US"/>
        </w:rPr>
        <w:t xml:space="preserve"> and on</w:t>
      </w:r>
      <w:r w:rsidRPr="00367165">
        <w:rPr>
          <w:lang w:val="en-US"/>
        </w:rPr>
        <w:t xml:space="preserve"> this highly sensitive</w:t>
      </w:r>
      <w:r>
        <w:rPr>
          <w:lang w:val="en-US"/>
        </w:rPr>
        <w:t xml:space="preserve"> topic </w:t>
      </w:r>
      <w:r w:rsidRPr="00367165">
        <w:rPr>
          <w:lang w:val="en-US"/>
        </w:rPr>
        <w:t xml:space="preserve">fieldwork needs to be carried out with great care. </w:t>
      </w:r>
      <w:r w:rsidRPr="00367165">
        <w:rPr>
          <w:rFonts w:cs="Times New Roman"/>
          <w:lang w:val="en-US" w:eastAsia="en-US"/>
        </w:rPr>
        <w:t>The researchers will comply with the ‘do no harm’ principle</w:t>
      </w:r>
      <w:r>
        <w:rPr>
          <w:rFonts w:cs="Times New Roman"/>
          <w:lang w:val="en-US" w:eastAsia="en-US"/>
        </w:rPr>
        <w:t>;</w:t>
      </w:r>
      <w:r w:rsidRPr="00367165">
        <w:rPr>
          <w:rFonts w:cs="Times New Roman"/>
          <w:lang w:val="en-US" w:eastAsia="en-US"/>
        </w:rPr>
        <w:t xml:space="preserve"> avoid exposing vulnerable persons, groups and institutions to any risk that may jeopardize their security</w:t>
      </w:r>
      <w:r>
        <w:rPr>
          <w:rFonts w:cs="Times New Roman"/>
          <w:lang w:val="en-US" w:eastAsia="en-US"/>
        </w:rPr>
        <w:t>;</w:t>
      </w:r>
      <w:r>
        <w:t xml:space="preserve"> ask for consent;</w:t>
      </w:r>
      <w:r w:rsidRPr="00367165">
        <w:t xml:space="preserve"> and respect interviewees</w:t>
      </w:r>
      <w:r>
        <w:t>’</w:t>
      </w:r>
      <w:r w:rsidRPr="00367165">
        <w:t xml:space="preserve"> confidentiality and anonymity. </w:t>
      </w:r>
      <w:r>
        <w:t>W</w:t>
      </w:r>
      <w:r w:rsidRPr="00367165">
        <w:t xml:space="preserve">ritten and visual dissemination will not put any interviewees at risk. </w:t>
      </w:r>
      <w:r w:rsidRPr="00367165">
        <w:rPr>
          <w:lang w:val="en-US"/>
        </w:rPr>
        <w:t>Research material and personal information will be handled in accordance with (NSD) regulations</w:t>
      </w:r>
      <w:r>
        <w:rPr>
          <w:lang w:val="en-US"/>
        </w:rPr>
        <w:t xml:space="preserve"> and</w:t>
      </w:r>
      <w:r w:rsidR="00851265">
        <w:rPr>
          <w:lang w:val="en-US"/>
        </w:rPr>
        <w:t xml:space="preserve"> t</w:t>
      </w:r>
      <w:r w:rsidRPr="00367165">
        <w:rPr>
          <w:lang w:val="en-US"/>
        </w:rPr>
        <w:t xml:space="preserve">he project will use the NESH guidelines </w:t>
      </w:r>
      <w:r w:rsidR="00851265">
        <w:rPr>
          <w:lang w:val="en-US"/>
        </w:rPr>
        <w:t>For a</w:t>
      </w:r>
      <w:r w:rsidRPr="00367165">
        <w:rPr>
          <w:lang w:val="en-US"/>
        </w:rPr>
        <w:t xml:space="preserve">dditional ethical issues </w:t>
      </w:r>
      <w:r>
        <w:rPr>
          <w:lang w:val="en-US"/>
        </w:rPr>
        <w:t>concern</w:t>
      </w:r>
      <w:r w:rsidR="00851265">
        <w:rPr>
          <w:lang w:val="en-US"/>
        </w:rPr>
        <w:t>ing</w:t>
      </w:r>
      <w:r>
        <w:rPr>
          <w:lang w:val="en-US"/>
        </w:rPr>
        <w:t xml:space="preserve"> </w:t>
      </w:r>
      <w:r w:rsidRPr="00367165">
        <w:rPr>
          <w:lang w:val="en-US"/>
        </w:rPr>
        <w:t>protection of displaced persons specific guidelines concerning research on forced migration</w:t>
      </w:r>
      <w:r w:rsidR="00851265">
        <w:rPr>
          <w:lang w:val="en-US"/>
        </w:rPr>
        <w:t xml:space="preserve"> will be applied</w:t>
      </w:r>
      <w:r>
        <w:rPr>
          <w:lang w:val="en-US"/>
        </w:rPr>
        <w:t xml:space="preserve"> (</w:t>
      </w:r>
      <w:r w:rsidR="00851265">
        <w:rPr>
          <w:lang w:val="en-US"/>
        </w:rPr>
        <w:t>Oxford U.</w:t>
      </w:r>
      <w:r w:rsidRPr="00367165">
        <w:rPr>
          <w:lang w:val="en-US"/>
        </w:rPr>
        <w:t xml:space="preserve"> Refugee Studies Centre</w:t>
      </w:r>
      <w:r>
        <w:rPr>
          <w:lang w:val="en-US"/>
        </w:rPr>
        <w:t>)</w:t>
      </w:r>
      <w:r w:rsidRPr="00367165">
        <w:rPr>
          <w:lang w:val="en-US"/>
        </w:rPr>
        <w:t>.</w:t>
      </w:r>
      <w:r>
        <w:rPr>
          <w:lang w:val="en-US"/>
        </w:rPr>
        <w:t xml:space="preserve"> Generally</w:t>
      </w:r>
      <w:r w:rsidR="00851265">
        <w:rPr>
          <w:lang w:val="en-US"/>
        </w:rPr>
        <w:t>,</w:t>
      </w:r>
      <w:r w:rsidRPr="00367165">
        <w:rPr>
          <w:lang w:val="en-US"/>
        </w:rPr>
        <w:t xml:space="preserve"> prior review of research by a </w:t>
      </w:r>
      <w:r w:rsidR="00851265">
        <w:rPr>
          <w:lang w:val="en-US"/>
        </w:rPr>
        <w:t>REC</w:t>
      </w:r>
      <w:r w:rsidRPr="00367165">
        <w:rPr>
          <w:lang w:val="en-US"/>
        </w:rPr>
        <w:t xml:space="preserve"> </w:t>
      </w:r>
      <w:r>
        <w:rPr>
          <w:lang w:val="en-US"/>
        </w:rPr>
        <w:t xml:space="preserve">should be obtained </w:t>
      </w:r>
      <w:r w:rsidRPr="00367165">
        <w:rPr>
          <w:lang w:val="en-US"/>
        </w:rPr>
        <w:t xml:space="preserve">before research </w:t>
      </w:r>
      <w:r>
        <w:rPr>
          <w:lang w:val="en-US"/>
        </w:rPr>
        <w:t>is</w:t>
      </w:r>
      <w:r w:rsidRPr="00367165">
        <w:rPr>
          <w:lang w:val="en-US"/>
        </w:rPr>
        <w:t xml:space="preserve"> implemented</w:t>
      </w:r>
      <w:r>
        <w:rPr>
          <w:lang w:val="en-US"/>
        </w:rPr>
        <w:t>, but</w:t>
      </w:r>
      <w:r w:rsidRPr="00367165">
        <w:rPr>
          <w:lang w:val="en-US"/>
        </w:rPr>
        <w:t xml:space="preserve"> RECs in </w:t>
      </w:r>
      <w:r>
        <w:rPr>
          <w:lang w:val="en-US"/>
        </w:rPr>
        <w:t>LLMICs often</w:t>
      </w:r>
      <w:r w:rsidRPr="00367165">
        <w:rPr>
          <w:lang w:val="en-US"/>
        </w:rPr>
        <w:t xml:space="preserve"> have little experience </w:t>
      </w:r>
      <w:r>
        <w:rPr>
          <w:lang w:val="en-US"/>
        </w:rPr>
        <w:t xml:space="preserve">in </w:t>
      </w:r>
      <w:r w:rsidRPr="00367165">
        <w:rPr>
          <w:lang w:val="en-US"/>
        </w:rPr>
        <w:t>overseeing human rights research and may be subject to government control</w:t>
      </w:r>
      <w:r>
        <w:rPr>
          <w:lang w:val="en-US"/>
        </w:rPr>
        <w:t>.</w:t>
      </w:r>
      <w:r w:rsidRPr="00367165">
        <w:rPr>
          <w:lang w:val="en-US"/>
        </w:rPr>
        <w:t xml:space="preserve"> In several cases, governments have actively opposed research that would lend credence to the reality that lesbian, gay, bisexual, and transgender persons exist in their countries. REC approval </w:t>
      </w:r>
      <w:r w:rsidR="00851265">
        <w:rPr>
          <w:lang w:val="en-US"/>
        </w:rPr>
        <w:t xml:space="preserve">could </w:t>
      </w:r>
      <w:r>
        <w:rPr>
          <w:lang w:val="en-US"/>
        </w:rPr>
        <w:t>thus</w:t>
      </w:r>
      <w:r w:rsidRPr="00367165">
        <w:rPr>
          <w:lang w:val="en-US"/>
        </w:rPr>
        <w:t xml:space="preserve"> be counterproductive to the protection of research participants. </w:t>
      </w:r>
      <w:r>
        <w:rPr>
          <w:lang w:val="en-US"/>
        </w:rPr>
        <w:t>We</w:t>
      </w:r>
      <w:r w:rsidRPr="00367165">
        <w:rPr>
          <w:lang w:val="en-US"/>
        </w:rPr>
        <w:t xml:space="preserve"> will </w:t>
      </w:r>
      <w:r>
        <w:rPr>
          <w:lang w:val="en-US"/>
        </w:rPr>
        <w:t xml:space="preserve">follow Amon et al. (2012) in </w:t>
      </w:r>
      <w:r w:rsidRPr="00367165">
        <w:rPr>
          <w:lang w:val="en-US"/>
        </w:rPr>
        <w:t>adopting ethical operating principles</w:t>
      </w:r>
      <w:r>
        <w:rPr>
          <w:lang w:val="en-US"/>
        </w:rPr>
        <w:t xml:space="preserve"> to </w:t>
      </w:r>
      <w:r w:rsidRPr="00367165">
        <w:rPr>
          <w:lang w:val="en-US"/>
        </w:rPr>
        <w:t xml:space="preserve">ensure that </w:t>
      </w:r>
      <w:r>
        <w:rPr>
          <w:lang w:val="en-US"/>
        </w:rPr>
        <w:t xml:space="preserve">vulnerable </w:t>
      </w:r>
      <w:r w:rsidRPr="00367165">
        <w:rPr>
          <w:lang w:val="en-US"/>
        </w:rPr>
        <w:t>individuals and researchers are protected.</w:t>
      </w:r>
      <w:r>
        <w:rPr>
          <w:lang w:val="en-US"/>
        </w:rPr>
        <w:t xml:space="preserve"> </w:t>
      </w:r>
      <w:r w:rsidRPr="00367165">
        <w:rPr>
          <w:lang w:eastAsia="nb-NO"/>
        </w:rPr>
        <w:t xml:space="preserve">Research ethics will be regularly addressed to ensure that our studies and processes of dissemination comply with the high ethical standards envisaged for the project. </w:t>
      </w:r>
    </w:p>
    <w:p w14:paraId="06FB037E" w14:textId="77777777" w:rsidR="00156377" w:rsidRDefault="004E682F" w:rsidP="00156377">
      <w:pPr>
        <w:rPr>
          <w:rFonts w:ascii="Times" w:hAnsi="Times"/>
        </w:rPr>
      </w:pPr>
      <w:r w:rsidRPr="00367165">
        <w:rPr>
          <w:rFonts w:ascii="TheSans B7 Bold" w:hAnsi="TheSans B7 Bold"/>
          <w:b/>
        </w:rPr>
        <w:t>Gender issues</w:t>
      </w:r>
      <w:r>
        <w:rPr>
          <w:rFonts w:ascii="TheSans B7 Bold" w:hAnsi="TheSans B7 Bold"/>
          <w:b/>
        </w:rPr>
        <w:t xml:space="preserve">: </w:t>
      </w:r>
      <w:r w:rsidRPr="00367165">
        <w:rPr>
          <w:sz w:val="23"/>
          <w:szCs w:val="23"/>
        </w:rPr>
        <w:t>The project</w:t>
      </w:r>
      <w:r w:rsidR="000F4A45">
        <w:rPr>
          <w:sz w:val="23"/>
          <w:szCs w:val="23"/>
        </w:rPr>
        <w:t xml:space="preserve"> is headed by a woman with a </w:t>
      </w:r>
      <w:r>
        <w:rPr>
          <w:sz w:val="23"/>
          <w:szCs w:val="23"/>
        </w:rPr>
        <w:t xml:space="preserve">balance of male and </w:t>
      </w:r>
      <w:r w:rsidRPr="00367165">
        <w:rPr>
          <w:sz w:val="23"/>
          <w:szCs w:val="23"/>
        </w:rPr>
        <w:t>female</w:t>
      </w:r>
      <w:r w:rsidR="000F4A45">
        <w:rPr>
          <w:sz w:val="23"/>
          <w:szCs w:val="23"/>
        </w:rPr>
        <w:t>,</w:t>
      </w:r>
      <w:r w:rsidRPr="00367165">
        <w:rPr>
          <w:sz w:val="23"/>
          <w:szCs w:val="23"/>
        </w:rPr>
        <w:t xml:space="preserve"> </w:t>
      </w:r>
      <w:r w:rsidR="00D53494">
        <w:rPr>
          <w:sz w:val="23"/>
          <w:szCs w:val="23"/>
        </w:rPr>
        <w:t>and</w:t>
      </w:r>
      <w:r>
        <w:rPr>
          <w:sz w:val="23"/>
          <w:szCs w:val="23"/>
        </w:rPr>
        <w:t xml:space="preserve"> senior and more junior </w:t>
      </w:r>
      <w:r w:rsidRPr="00367165">
        <w:rPr>
          <w:sz w:val="23"/>
          <w:szCs w:val="23"/>
        </w:rPr>
        <w:t>researchers</w:t>
      </w:r>
      <w:r>
        <w:rPr>
          <w:sz w:val="23"/>
          <w:szCs w:val="23"/>
        </w:rPr>
        <w:t>, who will be encouraged to work towards</w:t>
      </w:r>
      <w:r w:rsidRPr="00367165">
        <w:rPr>
          <w:sz w:val="23"/>
          <w:szCs w:val="23"/>
        </w:rPr>
        <w:t xml:space="preserve"> professorial competence. The design carefully incorporates a gender perspective in the study of health effects of </w:t>
      </w:r>
      <w:r w:rsidRPr="00367165">
        <w:t>criminalizing sexual and reproductive behaviour and health services, and the political dynamics that affect such uses of criminal law.</w:t>
      </w:r>
    </w:p>
    <w:p w14:paraId="66C1BB75" w14:textId="77777777" w:rsidR="005E21A8" w:rsidRDefault="00781F59" w:rsidP="00156377">
      <w:pPr>
        <w:rPr>
          <w:rFonts w:ascii="Times" w:hAnsi="Times"/>
        </w:rPr>
      </w:pPr>
      <w:r w:rsidRPr="00156377">
        <w:rPr>
          <w:b/>
          <w:sz w:val="24"/>
          <w:szCs w:val="24"/>
        </w:rPr>
        <w:t>5. Dissemination and communication of results</w:t>
      </w:r>
    </w:p>
    <w:p w14:paraId="31416AAB" w14:textId="5D3DCA8D" w:rsidR="005E21A8" w:rsidRPr="00212D57" w:rsidRDefault="005E21A8" w:rsidP="005E21A8">
      <w:pPr>
        <w:rPr>
          <w:lang w:val="en-US"/>
        </w:rPr>
      </w:pPr>
      <w:r w:rsidRPr="00212D57">
        <w:rPr>
          <w:b/>
          <w:lang w:val="en-US" w:eastAsia="en-US"/>
        </w:rPr>
        <w:t>Project workshops, conferences</w:t>
      </w:r>
      <w:r w:rsidRPr="00212D57">
        <w:rPr>
          <w:lang w:val="en-US" w:eastAsia="en-US"/>
        </w:rPr>
        <w:t xml:space="preserve"> will be held at the Centre on Law and Social Transformation (as part of Bergen </w:t>
      </w:r>
      <w:proofErr w:type="spellStart"/>
      <w:r w:rsidRPr="00212D57">
        <w:rPr>
          <w:lang w:val="en-US" w:eastAsia="en-US"/>
        </w:rPr>
        <w:t>LawTransform</w:t>
      </w:r>
      <w:proofErr w:type="spellEnd"/>
      <w:r w:rsidRPr="00212D57">
        <w:rPr>
          <w:lang w:val="en-US" w:eastAsia="en-US"/>
        </w:rPr>
        <w:t xml:space="preserve"> Exchanges) to enable synergies with related projects and dissemination to researchers, policy-makers and civil society. Meetings in the countries </w:t>
      </w:r>
      <w:r w:rsidRPr="00212D57">
        <w:rPr>
          <w:lang w:val="en-US"/>
        </w:rPr>
        <w:t>will communicate project findings with key African actors and scholars</w:t>
      </w:r>
      <w:r w:rsidR="005F129C">
        <w:rPr>
          <w:lang w:val="en-US"/>
        </w:rPr>
        <w:t>. These will be organized in collaboration with local partners, and benefiting from their networks (but with due consideration of the risks that this may involve</w:t>
      </w:r>
      <w:proofErr w:type="gramStart"/>
      <w:r w:rsidR="005F129C">
        <w:rPr>
          <w:lang w:val="en-US"/>
        </w:rPr>
        <w:t xml:space="preserve">) </w:t>
      </w:r>
      <w:r w:rsidRPr="00212D57">
        <w:rPr>
          <w:lang w:val="en-US"/>
        </w:rPr>
        <w:t>.</w:t>
      </w:r>
      <w:proofErr w:type="gramEnd"/>
      <w:r w:rsidRPr="00212D57">
        <w:rPr>
          <w:lang w:val="en-US"/>
        </w:rPr>
        <w:t xml:space="preserve"> Meetings will be held to discuss findings with international donors, UN agencies and activists. We will organize panels at international and regional global health conferences, meeting </w:t>
      </w:r>
      <w:proofErr w:type="gramStart"/>
      <w:r w:rsidRPr="00212D57">
        <w:rPr>
          <w:lang w:val="en-US"/>
        </w:rPr>
        <w:t>of</w:t>
      </w:r>
      <w:proofErr w:type="gramEnd"/>
      <w:r w:rsidRPr="00212D57">
        <w:rPr>
          <w:lang w:val="en-US"/>
        </w:rPr>
        <w:t xml:space="preserve"> the Law and Society Association, African Studies Association, International Political Science Association, and the annual GLOBVAC conference (we organize</w:t>
      </w:r>
      <w:r w:rsidR="005F129C">
        <w:rPr>
          <w:lang w:val="en-US"/>
        </w:rPr>
        <w:t>d</w:t>
      </w:r>
      <w:r w:rsidRPr="00212D57">
        <w:rPr>
          <w:lang w:val="en-US"/>
        </w:rPr>
        <w:t xml:space="preserve"> the first panel at the 2015 GLOBVAC Conference). </w:t>
      </w:r>
    </w:p>
    <w:p w14:paraId="35A602EE" w14:textId="2E9E797E" w:rsidR="005E21A8" w:rsidRPr="001C4C3C" w:rsidRDefault="005E21A8" w:rsidP="005E21A8">
      <w:pPr>
        <w:rPr>
          <w:lang w:val="en-US" w:eastAsia="en-US"/>
        </w:rPr>
      </w:pPr>
      <w:r w:rsidRPr="00212D57">
        <w:rPr>
          <w:b/>
          <w:lang w:val="en-US" w:eastAsia="en-US"/>
        </w:rPr>
        <w:t>Publications:</w:t>
      </w:r>
      <w:r w:rsidRPr="00212D57">
        <w:rPr>
          <w:lang w:val="en-US" w:eastAsia="en-US"/>
        </w:rPr>
        <w:t xml:space="preserve"> </w:t>
      </w:r>
      <w:r w:rsidRPr="00212D57">
        <w:rPr>
          <w:i/>
          <w:lang w:val="en-US" w:eastAsia="en-US"/>
        </w:rPr>
        <w:t xml:space="preserve">At least </w:t>
      </w:r>
      <w:r w:rsidRPr="00212D57">
        <w:rPr>
          <w:lang w:val="en-US" w:eastAsia="en-US"/>
        </w:rPr>
        <w:t xml:space="preserve">16 articles will be published in international refereed journals, with submissions to leading, relevant journals: </w:t>
      </w:r>
      <w:r w:rsidRPr="00212D57">
        <w:rPr>
          <w:i/>
          <w:lang w:val="en-US" w:eastAsia="en-US"/>
        </w:rPr>
        <w:t xml:space="preserve">Lancet, </w:t>
      </w:r>
      <w:proofErr w:type="spellStart"/>
      <w:r w:rsidRPr="00212D57">
        <w:rPr>
          <w:i/>
          <w:lang w:val="en-US" w:eastAsia="en-US"/>
        </w:rPr>
        <w:t>PLoS</w:t>
      </w:r>
      <w:proofErr w:type="spellEnd"/>
      <w:r w:rsidRPr="00212D57">
        <w:rPr>
          <w:i/>
          <w:lang w:val="en-US" w:eastAsia="en-US"/>
        </w:rPr>
        <w:t xml:space="preserve"> One, </w:t>
      </w:r>
      <w:proofErr w:type="gramStart"/>
      <w:r w:rsidRPr="00212D57">
        <w:rPr>
          <w:i/>
          <w:lang w:val="en-US" w:eastAsia="en-US"/>
        </w:rPr>
        <w:t>Health</w:t>
      </w:r>
      <w:proofErr w:type="gramEnd"/>
      <w:r w:rsidRPr="00212D57">
        <w:rPr>
          <w:i/>
          <w:lang w:val="en-US" w:eastAsia="en-US"/>
        </w:rPr>
        <w:t xml:space="preserve"> Policy. Human Rights Quarterly</w:t>
      </w:r>
      <w:r w:rsidRPr="00212D57">
        <w:rPr>
          <w:lang w:val="en-US" w:eastAsia="en-US"/>
        </w:rPr>
        <w:t>,</w:t>
      </w:r>
      <w:r w:rsidRPr="00212D57">
        <w:rPr>
          <w:color w:val="000000"/>
          <w:shd w:val="clear" w:color="auto" w:fill="FFFFFF"/>
          <w:lang w:val="en-US"/>
        </w:rPr>
        <w:t xml:space="preserve"> </w:t>
      </w:r>
      <w:r w:rsidRPr="00212D57">
        <w:rPr>
          <w:i/>
          <w:color w:val="000000"/>
          <w:shd w:val="clear" w:color="auto" w:fill="FFFFFF"/>
          <w:lang w:val="en-US"/>
        </w:rPr>
        <w:t xml:space="preserve">J of Human Rights Practice, Development and Change, </w:t>
      </w:r>
      <w:r w:rsidRPr="00212D57">
        <w:rPr>
          <w:i/>
          <w:color w:val="474747"/>
          <w:lang w:val="en-US"/>
        </w:rPr>
        <w:t>Health and Human Rights, J of Modern African Studies, Women’s Studies International Forum</w:t>
      </w:r>
      <w:r w:rsidRPr="00212D57">
        <w:rPr>
          <w:color w:val="373E4D"/>
          <w:shd w:val="clear" w:color="auto" w:fill="F6F7F8"/>
          <w:lang w:val="en-US"/>
        </w:rPr>
        <w:t xml:space="preserve">, </w:t>
      </w:r>
      <w:r w:rsidRPr="00212D57">
        <w:rPr>
          <w:i/>
          <w:color w:val="373E4D"/>
          <w:shd w:val="clear" w:color="auto" w:fill="F6F7F8"/>
          <w:lang w:val="en-US"/>
        </w:rPr>
        <w:t xml:space="preserve">J of Refugee </w:t>
      </w:r>
      <w:r w:rsidRPr="00BA1063">
        <w:rPr>
          <w:i/>
          <w:shd w:val="clear" w:color="auto" w:fill="F6F7F8"/>
          <w:lang w:val="en-US"/>
        </w:rPr>
        <w:t>Studies</w:t>
      </w:r>
      <w:r w:rsidRPr="00BA1063">
        <w:rPr>
          <w:lang w:val="en-US"/>
        </w:rPr>
        <w:t xml:space="preserve">. </w:t>
      </w:r>
      <w:r w:rsidR="00B33A82" w:rsidRPr="00BA1063">
        <w:rPr>
          <w:lang w:val="en-US"/>
        </w:rPr>
        <w:t>Ten</w:t>
      </w:r>
      <w:r w:rsidR="00B33A82" w:rsidRPr="00212D57">
        <w:rPr>
          <w:color w:val="FF0000"/>
          <w:lang w:val="en-US"/>
        </w:rPr>
        <w:t xml:space="preserve"> </w:t>
      </w:r>
      <w:r w:rsidRPr="00212D57">
        <w:rPr>
          <w:lang w:val="en-US"/>
        </w:rPr>
        <w:t xml:space="preserve">articles will publish findings on the </w:t>
      </w:r>
      <w:r w:rsidR="00B33A82">
        <w:rPr>
          <w:lang w:val="en-US"/>
        </w:rPr>
        <w:t xml:space="preserve">core </w:t>
      </w:r>
      <w:r w:rsidRPr="00212D57">
        <w:rPr>
          <w:lang w:val="en-US"/>
        </w:rPr>
        <w:t xml:space="preserve">country specific cases </w:t>
      </w:r>
      <w:r w:rsidR="00B33A82">
        <w:rPr>
          <w:lang w:val="en-US"/>
        </w:rPr>
        <w:t xml:space="preserve">on health effects and game changers respectively. A further five articles </w:t>
      </w:r>
      <w:r w:rsidRPr="00212D57">
        <w:rPr>
          <w:lang w:val="en-US"/>
        </w:rPr>
        <w:t xml:space="preserve">will focus on </w:t>
      </w:r>
      <w:proofErr w:type="gramStart"/>
      <w:r w:rsidRPr="00212D57">
        <w:rPr>
          <w:lang w:val="en-US"/>
        </w:rPr>
        <w:t>cross national</w:t>
      </w:r>
      <w:proofErr w:type="gramEnd"/>
      <w:r w:rsidRPr="00212D57">
        <w:rPr>
          <w:lang w:val="en-US"/>
        </w:rPr>
        <w:t xml:space="preserve"> comparisons: a) effects of criminalizing abortion b) effects of criminalizing same sex relations </w:t>
      </w:r>
      <w:r w:rsidR="00B33A82">
        <w:rPr>
          <w:lang w:val="en-US"/>
        </w:rPr>
        <w:t>c</w:t>
      </w:r>
      <w:r w:rsidRPr="00212D57">
        <w:rPr>
          <w:lang w:val="en-US"/>
        </w:rPr>
        <w:t xml:space="preserve">) </w:t>
      </w:r>
      <w:proofErr w:type="spellStart"/>
      <w:r w:rsidR="00B33A82" w:rsidRPr="001C4C3C">
        <w:rPr>
          <w:lang w:val="en-US"/>
        </w:rPr>
        <w:t>gamechangers</w:t>
      </w:r>
      <w:proofErr w:type="spellEnd"/>
      <w:r w:rsidR="00B33A82" w:rsidRPr="001C4C3C">
        <w:rPr>
          <w:lang w:val="en-US"/>
        </w:rPr>
        <w:t>; d</w:t>
      </w:r>
      <w:r w:rsidRPr="001C4C3C">
        <w:rPr>
          <w:lang w:val="en-US"/>
        </w:rPr>
        <w:t>) backlash dynamics</w:t>
      </w:r>
      <w:r w:rsidR="00175744" w:rsidRPr="001C4C3C">
        <w:rPr>
          <w:lang w:val="en-US"/>
        </w:rPr>
        <w:t>; e)</w:t>
      </w:r>
      <w:r w:rsidR="00B33A82" w:rsidRPr="001C4C3C">
        <w:rPr>
          <w:lang w:val="en-US"/>
        </w:rPr>
        <w:t xml:space="preserve"> </w:t>
      </w:r>
      <w:r w:rsidR="00411A25" w:rsidRPr="001C4C3C">
        <w:rPr>
          <w:lang w:val="en-US"/>
        </w:rPr>
        <w:t>role of international actors. A</w:t>
      </w:r>
      <w:r w:rsidR="00B33A82" w:rsidRPr="001C4C3C">
        <w:rPr>
          <w:lang w:val="en-US"/>
        </w:rPr>
        <w:t xml:space="preserve"> further article </w:t>
      </w:r>
      <w:r w:rsidRPr="001C4C3C">
        <w:rPr>
          <w:lang w:val="en-US"/>
        </w:rPr>
        <w:t xml:space="preserve">will present the </w:t>
      </w:r>
      <w:r w:rsidRPr="001C4C3C">
        <w:rPr>
          <w:lang w:val="en-US"/>
        </w:rPr>
        <w:lastRenderedPageBreak/>
        <w:t>conceptual framework, methodology and database</w:t>
      </w:r>
      <w:r w:rsidR="00B33A82" w:rsidRPr="001C4C3C">
        <w:rPr>
          <w:lang w:val="en-US"/>
        </w:rPr>
        <w:t xml:space="preserve">. </w:t>
      </w:r>
      <w:r w:rsidR="00175744" w:rsidRPr="001C4C3C">
        <w:rPr>
          <w:lang w:val="en-US"/>
        </w:rPr>
        <w:t xml:space="preserve">A report or article will also provide comparative legal and political history. </w:t>
      </w:r>
      <w:r w:rsidR="00B33A82" w:rsidRPr="001C4C3C">
        <w:rPr>
          <w:lang w:val="en-US"/>
        </w:rPr>
        <w:t xml:space="preserve">Three-quarters of </w:t>
      </w:r>
      <w:proofErr w:type="spellStart"/>
      <w:r w:rsidRPr="001C4C3C">
        <w:rPr>
          <w:lang w:val="en-US"/>
        </w:rPr>
        <w:t>of</w:t>
      </w:r>
      <w:proofErr w:type="spellEnd"/>
      <w:r w:rsidRPr="001C4C3C">
        <w:rPr>
          <w:lang w:val="en-US"/>
        </w:rPr>
        <w:t xml:space="preserve"> the articles will be directed towards open access journal. </w:t>
      </w:r>
      <w:r w:rsidRPr="001C4C3C">
        <w:rPr>
          <w:lang w:val="en-US" w:eastAsia="en-US"/>
        </w:rPr>
        <w:t>A book on</w:t>
      </w:r>
      <w:r w:rsidRPr="001C4C3C">
        <w:rPr>
          <w:i/>
          <w:lang w:val="en-US"/>
        </w:rPr>
        <w:t xml:space="preserve"> Health</w:t>
      </w:r>
      <w:r w:rsidR="00B33A82" w:rsidRPr="001C4C3C">
        <w:rPr>
          <w:i/>
          <w:lang w:val="en-US"/>
        </w:rPr>
        <w:t>, Politics</w:t>
      </w:r>
      <w:r w:rsidRPr="001C4C3C">
        <w:rPr>
          <w:i/>
          <w:lang w:val="en-US"/>
        </w:rPr>
        <w:t xml:space="preserve"> </w:t>
      </w:r>
      <w:r w:rsidR="00B33A82" w:rsidRPr="001C4C3C">
        <w:rPr>
          <w:i/>
          <w:lang w:val="en-US"/>
        </w:rPr>
        <w:t>and</w:t>
      </w:r>
      <w:r w:rsidRPr="001C4C3C">
        <w:rPr>
          <w:i/>
          <w:lang w:val="en-US"/>
        </w:rPr>
        <w:t xml:space="preserve"> Criminalization</w:t>
      </w:r>
      <w:r w:rsidRPr="001C4C3C">
        <w:rPr>
          <w:lang w:val="en-US"/>
        </w:rPr>
        <w:t xml:space="preserve"> will build on findings from the articles. The PhD</w:t>
      </w:r>
      <w:r w:rsidR="009D4F37" w:rsidRPr="001C4C3C">
        <w:rPr>
          <w:lang w:val="en-US"/>
        </w:rPr>
        <w:t xml:space="preserve"> and postdoc </w:t>
      </w:r>
      <w:r w:rsidRPr="001C4C3C">
        <w:rPr>
          <w:lang w:val="en-US"/>
        </w:rPr>
        <w:t xml:space="preserve">will produce </w:t>
      </w:r>
      <w:r w:rsidRPr="001C4C3C">
        <w:rPr>
          <w:lang w:val="en-US" w:eastAsia="en-US"/>
        </w:rPr>
        <w:t>a monograph (or three articles) each.</w:t>
      </w:r>
    </w:p>
    <w:p w14:paraId="0C7FB2C7" w14:textId="4370BFB2" w:rsidR="005F129C" w:rsidRPr="001C4C3C" w:rsidRDefault="005F129C" w:rsidP="005E21A8">
      <w:pPr>
        <w:rPr>
          <w:b/>
          <w:i/>
          <w:lang w:val="en-US" w:eastAsia="en-US"/>
        </w:rPr>
      </w:pPr>
      <w:r w:rsidRPr="001C4C3C">
        <w:rPr>
          <w:b/>
          <w:lang w:val="en-US" w:eastAsia="en-US"/>
        </w:rPr>
        <w:t>Database:</w:t>
      </w:r>
      <w:r w:rsidR="008F22F2" w:rsidRPr="001C4C3C">
        <w:rPr>
          <w:b/>
          <w:i/>
          <w:lang w:val="en-US" w:eastAsia="en-US"/>
        </w:rPr>
        <w:t xml:space="preserve"> </w:t>
      </w:r>
      <w:r w:rsidR="00A35816" w:rsidRPr="001C4C3C">
        <w:rPr>
          <w:lang w:val="en-US" w:eastAsia="en-US"/>
        </w:rPr>
        <w:t>Th</w:t>
      </w:r>
      <w:r w:rsidR="008F22F2" w:rsidRPr="001C4C3C">
        <w:rPr>
          <w:lang w:val="en-US" w:eastAsia="en-US"/>
        </w:rPr>
        <w:t>e database on politicization and criminalization</w:t>
      </w:r>
      <w:r w:rsidR="00A35816" w:rsidRPr="001C4C3C">
        <w:rPr>
          <w:lang w:val="en-US" w:eastAsia="en-US"/>
        </w:rPr>
        <w:t xml:space="preserve"> will be made </w:t>
      </w:r>
      <w:r w:rsidR="009A4995" w:rsidRPr="001C4C3C">
        <w:rPr>
          <w:lang w:val="en-US" w:eastAsia="en-US"/>
        </w:rPr>
        <w:t>publically available</w:t>
      </w:r>
      <w:r w:rsidR="00A35816" w:rsidRPr="001C4C3C">
        <w:rPr>
          <w:lang w:val="en-US" w:eastAsia="en-US"/>
        </w:rPr>
        <w:t xml:space="preserve"> in a step-wise process. After </w:t>
      </w:r>
      <w:r w:rsidR="00CF0E22" w:rsidRPr="001C4C3C">
        <w:rPr>
          <w:lang w:val="en-US" w:eastAsia="en-US"/>
        </w:rPr>
        <w:t xml:space="preserve">consolidation of the database, and an initial </w:t>
      </w:r>
      <w:r w:rsidR="00A35816" w:rsidRPr="001C4C3C">
        <w:rPr>
          <w:lang w:val="en-US" w:eastAsia="en-US"/>
        </w:rPr>
        <w:t>stage of analysis and p</w:t>
      </w:r>
      <w:r w:rsidR="00F603F0" w:rsidRPr="001C4C3C">
        <w:rPr>
          <w:lang w:val="en-US" w:eastAsia="en-US"/>
        </w:rPr>
        <w:t>ublication of results, the data</w:t>
      </w:r>
      <w:r w:rsidR="00A35816" w:rsidRPr="001C4C3C">
        <w:rPr>
          <w:lang w:val="en-US" w:eastAsia="en-US"/>
        </w:rPr>
        <w:t xml:space="preserve">base will be shared </w:t>
      </w:r>
      <w:r w:rsidR="00F603F0" w:rsidRPr="001C4C3C">
        <w:rPr>
          <w:lang w:val="en-US" w:eastAsia="en-US"/>
        </w:rPr>
        <w:t>by individual request</w:t>
      </w:r>
      <w:r w:rsidR="00CF0E22" w:rsidRPr="001C4C3C">
        <w:rPr>
          <w:lang w:val="en-US" w:eastAsia="en-US"/>
        </w:rPr>
        <w:t xml:space="preserve"> and subject to collaboration with the project. Upon completion of the project the database will be made available on</w:t>
      </w:r>
      <w:r w:rsidR="009A4995" w:rsidRPr="001C4C3C">
        <w:rPr>
          <w:lang w:val="en-US" w:eastAsia="en-US"/>
        </w:rPr>
        <w:t xml:space="preserve"> the </w:t>
      </w:r>
      <w:proofErr w:type="spellStart"/>
      <w:r w:rsidR="009A4995" w:rsidRPr="001C4C3C">
        <w:rPr>
          <w:lang w:val="en-US" w:eastAsia="en-US"/>
        </w:rPr>
        <w:t>LawTransform</w:t>
      </w:r>
      <w:proofErr w:type="spellEnd"/>
      <w:r w:rsidR="009A4995" w:rsidRPr="001C4C3C">
        <w:rPr>
          <w:lang w:val="en-US" w:eastAsia="en-US"/>
        </w:rPr>
        <w:t xml:space="preserve"> website</w:t>
      </w:r>
      <w:r w:rsidR="00CF0E22" w:rsidRPr="001C4C3C">
        <w:rPr>
          <w:lang w:val="en-US" w:eastAsia="en-US"/>
        </w:rPr>
        <w:t xml:space="preserve"> and deposited with the NSD</w:t>
      </w:r>
      <w:r w:rsidR="009A4995" w:rsidRPr="001C4C3C">
        <w:rPr>
          <w:lang w:val="en-US" w:eastAsia="en-US"/>
        </w:rPr>
        <w:t xml:space="preserve">.  </w:t>
      </w:r>
      <w:r w:rsidR="008F22F2" w:rsidRPr="001C4C3C">
        <w:rPr>
          <w:lang w:val="en-US" w:eastAsia="en-US"/>
        </w:rPr>
        <w:t xml:space="preserve">  </w:t>
      </w:r>
    </w:p>
    <w:p w14:paraId="3CCB3203" w14:textId="77777777" w:rsidR="005E21A8" w:rsidRPr="005E21A8" w:rsidRDefault="005E21A8" w:rsidP="005E21A8">
      <w:pPr>
        <w:rPr>
          <w:lang w:val="en-US" w:eastAsia="en-US"/>
        </w:rPr>
      </w:pPr>
      <w:r w:rsidRPr="001C4C3C">
        <w:rPr>
          <w:b/>
          <w:lang w:val="en-US" w:eastAsia="en-US"/>
        </w:rPr>
        <w:t>Teaching:</w:t>
      </w:r>
      <w:r w:rsidRPr="001C4C3C">
        <w:rPr>
          <w:lang w:val="en-US" w:eastAsia="en-US"/>
        </w:rPr>
        <w:t xml:space="preserve"> </w:t>
      </w:r>
      <w:r w:rsidRPr="001C4C3C">
        <w:rPr>
          <w:lang w:val="en-US"/>
        </w:rPr>
        <w:t xml:space="preserve">The </w:t>
      </w:r>
      <w:proofErr w:type="spellStart"/>
      <w:r w:rsidRPr="001C4C3C">
        <w:rPr>
          <w:lang w:val="en-US"/>
        </w:rPr>
        <w:t>LawTransform</w:t>
      </w:r>
      <w:proofErr w:type="spellEnd"/>
      <w:r w:rsidRPr="001C4C3C">
        <w:rPr>
          <w:lang w:val="en-US"/>
        </w:rPr>
        <w:t xml:space="preserve"> Centre holds an annual PhD level course (project staff </w:t>
      </w:r>
      <w:r w:rsidRPr="001C4C3C">
        <w:rPr>
          <w:lang w:val="en-US" w:eastAsia="en-US"/>
        </w:rPr>
        <w:t>will lecture)</w:t>
      </w:r>
      <w:r w:rsidRPr="001C4C3C">
        <w:rPr>
          <w:lang w:val="en-US"/>
        </w:rPr>
        <w:t xml:space="preserve"> where SSHR and criminalization</w:t>
      </w:r>
      <w:r w:rsidRPr="005E21A8">
        <w:rPr>
          <w:lang w:val="en-US"/>
        </w:rPr>
        <w:t xml:space="preserve"> of sexual behavior will be key components</w:t>
      </w:r>
      <w:r w:rsidRPr="005E21A8">
        <w:rPr>
          <w:lang w:val="en-US" w:eastAsia="en-US"/>
        </w:rPr>
        <w:t>. UiB project staff will teach MA courses and supervise student theses linked to project.</w:t>
      </w:r>
    </w:p>
    <w:p w14:paraId="5A4A76DA" w14:textId="77777777" w:rsidR="005E21A8" w:rsidRPr="005E21A8" w:rsidRDefault="005E21A8" w:rsidP="005E21A8">
      <w:pPr>
        <w:rPr>
          <w:lang w:val="en-US"/>
        </w:rPr>
      </w:pPr>
      <w:r w:rsidRPr="00212D57">
        <w:rPr>
          <w:b/>
          <w:lang w:val="en-US" w:eastAsia="en-US"/>
        </w:rPr>
        <w:t>Public seminars</w:t>
      </w:r>
      <w:r w:rsidRPr="00212D57">
        <w:rPr>
          <w:b/>
          <w:i/>
          <w:lang w:val="en-US" w:eastAsia="en-US"/>
        </w:rPr>
        <w:t>:</w:t>
      </w:r>
      <w:r w:rsidRPr="005E21A8">
        <w:rPr>
          <w:i/>
          <w:lang w:val="en-US" w:eastAsia="en-US"/>
        </w:rPr>
        <w:t xml:space="preserve"> </w:t>
      </w:r>
      <w:r w:rsidRPr="005E21A8">
        <w:rPr>
          <w:lang w:val="en-US" w:eastAsia="en-US"/>
        </w:rPr>
        <w:t xml:space="preserve">National and international scholars will present at the </w:t>
      </w:r>
      <w:proofErr w:type="spellStart"/>
      <w:r w:rsidRPr="005E21A8">
        <w:rPr>
          <w:lang w:val="en-US"/>
        </w:rPr>
        <w:t>LawTransform</w:t>
      </w:r>
      <w:proofErr w:type="spellEnd"/>
      <w:r w:rsidRPr="005E21A8">
        <w:rPr>
          <w:lang w:val="en-US"/>
        </w:rPr>
        <w:t xml:space="preserve"> </w:t>
      </w:r>
      <w:r w:rsidRPr="005E21A8">
        <w:rPr>
          <w:lang w:val="en-US" w:eastAsia="en-US"/>
        </w:rPr>
        <w:t xml:space="preserve">seminar series at Bergen </w:t>
      </w:r>
      <w:r w:rsidRPr="00BA1063">
        <w:rPr>
          <w:lang w:val="en-US" w:eastAsia="en-US"/>
        </w:rPr>
        <w:t>Resource Centre, aimed at debating important current events with a broad audience and at</w:t>
      </w:r>
      <w:r w:rsidRPr="00BA1063">
        <w:rPr>
          <w:lang w:val="en-US"/>
        </w:rPr>
        <w:t xml:space="preserve"> joint seminars with the </w:t>
      </w:r>
      <w:hyperlink r:id="rId12" w:history="1">
        <w:proofErr w:type="spellStart"/>
        <w:r w:rsidRPr="00BA1063">
          <w:rPr>
            <w:rStyle w:val="Hyperlink"/>
            <w:color w:val="auto"/>
            <w:u w:val="none"/>
            <w:lang w:val="en-US"/>
          </w:rPr>
          <w:t>Rafto</w:t>
        </w:r>
        <w:proofErr w:type="spellEnd"/>
        <w:r w:rsidRPr="00BA1063">
          <w:rPr>
            <w:rStyle w:val="Hyperlink"/>
            <w:color w:val="auto"/>
            <w:u w:val="none"/>
            <w:lang w:val="en-US"/>
          </w:rPr>
          <w:t xml:space="preserve"> Foundation</w:t>
        </w:r>
      </w:hyperlink>
      <w:r w:rsidRPr="00BA1063">
        <w:rPr>
          <w:rStyle w:val="Hyperlink"/>
          <w:color w:val="auto"/>
          <w:u w:val="none"/>
          <w:lang w:val="en-US"/>
        </w:rPr>
        <w:t xml:space="preserve">. </w:t>
      </w:r>
      <w:r w:rsidRPr="00BA1063">
        <w:rPr>
          <w:lang w:val="en-US"/>
        </w:rPr>
        <w:t>In countries where the context allows, we will engage policy-makers, embassies, local and international NGOs, and UN agencies for seminars and informal talks. Local researchers will play a key role, bearing in mind the sensitivity of the issues. We will not put local researchers or informants at risk by insisting on local</w:t>
      </w:r>
      <w:r w:rsidRPr="005E21A8">
        <w:rPr>
          <w:lang w:val="en-US"/>
        </w:rPr>
        <w:t xml:space="preserve"> dissemination.</w:t>
      </w:r>
    </w:p>
    <w:p w14:paraId="71086CA0" w14:textId="26E79163" w:rsidR="00194929" w:rsidRPr="0048726E" w:rsidRDefault="008F22F2" w:rsidP="005E21A8">
      <w:pPr>
        <w:rPr>
          <w:lang w:val="en-US" w:eastAsia="en-US"/>
        </w:rPr>
      </w:pPr>
      <w:r>
        <w:rPr>
          <w:b/>
          <w:lang w:val="en-US" w:eastAsia="en-US"/>
        </w:rPr>
        <w:t>Social Media, b</w:t>
      </w:r>
      <w:r w:rsidR="005E21A8" w:rsidRPr="00212D57">
        <w:rPr>
          <w:b/>
          <w:lang w:val="en-US" w:eastAsia="en-US"/>
        </w:rPr>
        <w:t>log, briefs op-eds:</w:t>
      </w:r>
      <w:r w:rsidR="005E21A8" w:rsidRPr="005E21A8">
        <w:rPr>
          <w:lang w:val="en-US" w:eastAsia="en-US"/>
        </w:rPr>
        <w:t xml:space="preserve"> </w:t>
      </w:r>
      <w:r w:rsidR="00CD67E0">
        <w:rPr>
          <w:lang w:val="en-US" w:eastAsia="en-US"/>
        </w:rPr>
        <w:t xml:space="preserve">The project will have a project web- and Facebook page linked to the </w:t>
      </w:r>
      <w:proofErr w:type="spellStart"/>
      <w:r w:rsidR="00CD67E0">
        <w:rPr>
          <w:lang w:val="en-US" w:eastAsia="en-US"/>
        </w:rPr>
        <w:t>LawTransform</w:t>
      </w:r>
      <w:proofErr w:type="spellEnd"/>
      <w:r w:rsidR="00CD67E0">
        <w:rPr>
          <w:lang w:val="en-US" w:eastAsia="en-US"/>
        </w:rPr>
        <w:t xml:space="preserve"> and the CMI pages, as well as partner institutions (where this does not pose a risk). </w:t>
      </w:r>
      <w:r w:rsidR="005E21A8" w:rsidRPr="005E21A8">
        <w:rPr>
          <w:lang w:val="en-US" w:eastAsia="en-US"/>
        </w:rPr>
        <w:t xml:space="preserve">Where conditions allow, the team will share field experiences on the </w:t>
      </w:r>
      <w:proofErr w:type="spellStart"/>
      <w:r w:rsidR="005E21A8" w:rsidRPr="005E21A8">
        <w:rPr>
          <w:lang w:val="en-US" w:eastAsia="en-US"/>
        </w:rPr>
        <w:t>LawTransform</w:t>
      </w:r>
      <w:proofErr w:type="spellEnd"/>
      <w:r w:rsidR="005E21A8" w:rsidRPr="005E21A8">
        <w:rPr>
          <w:lang w:val="en-US" w:eastAsia="en-US"/>
        </w:rPr>
        <w:t xml:space="preserve"> blogs, Twitter and Facebook accounts. Local researchers and activists might contribute anonymously to not be put at risk. We will write at least 10 policy briefs, </w:t>
      </w:r>
      <w:r w:rsidR="005E21A8" w:rsidRPr="005E21A8">
        <w:rPr>
          <w:lang w:val="en-US"/>
        </w:rPr>
        <w:t>publish newspaper op-eds (</w:t>
      </w:r>
      <w:proofErr w:type="spellStart"/>
      <w:r w:rsidR="005E21A8" w:rsidRPr="005E21A8">
        <w:rPr>
          <w:lang w:val="en-US"/>
        </w:rPr>
        <w:t>localy</w:t>
      </w:r>
      <w:proofErr w:type="spellEnd"/>
      <w:r w:rsidR="005E21A8" w:rsidRPr="005E21A8">
        <w:rPr>
          <w:lang w:val="en-US"/>
        </w:rPr>
        <w:t xml:space="preserve">, and internationally) and participate in public discussion fora such as </w:t>
      </w:r>
      <w:hyperlink r:id="rId13" w:history="1">
        <w:r w:rsidR="005E21A8" w:rsidRPr="00BA1063">
          <w:rPr>
            <w:rStyle w:val="Hyperlink"/>
            <w:color w:val="auto"/>
            <w:u w:val="none"/>
            <w:lang w:val="en-US"/>
          </w:rPr>
          <w:t>open democracy</w:t>
        </w:r>
      </w:hyperlink>
      <w:r w:rsidR="005E21A8" w:rsidRPr="00BA1063">
        <w:rPr>
          <w:lang w:val="en-US" w:eastAsia="en-US"/>
        </w:rPr>
        <w:t>.</w:t>
      </w:r>
    </w:p>
    <w:p w14:paraId="71692E0B" w14:textId="77777777" w:rsidR="00124C6B" w:rsidRPr="00156377" w:rsidRDefault="007C2EA1" w:rsidP="00123FF2">
      <w:pPr>
        <w:pStyle w:val="Heading1"/>
        <w:spacing w:after="0"/>
        <w:rPr>
          <w:rFonts w:ascii="Times" w:hAnsi="Times"/>
          <w:color w:val="auto"/>
          <w:sz w:val="24"/>
          <w:szCs w:val="24"/>
        </w:rPr>
      </w:pPr>
      <w:r w:rsidRPr="00156377">
        <w:rPr>
          <w:rFonts w:ascii="Times" w:hAnsi="Times"/>
          <w:color w:val="auto"/>
          <w:sz w:val="24"/>
          <w:szCs w:val="24"/>
        </w:rPr>
        <w:t xml:space="preserve">Key </w:t>
      </w:r>
      <w:r w:rsidR="00124C6B" w:rsidRPr="00156377">
        <w:rPr>
          <w:rFonts w:ascii="Times" w:hAnsi="Times"/>
          <w:color w:val="auto"/>
          <w:sz w:val="24"/>
          <w:szCs w:val="24"/>
        </w:rPr>
        <w:t>References</w:t>
      </w:r>
    </w:p>
    <w:p w14:paraId="6B1851A2" w14:textId="77777777" w:rsidR="00272AD7" w:rsidRPr="00550037" w:rsidRDefault="00272AD7" w:rsidP="009A2C1C">
      <w:pPr>
        <w:spacing w:after="0"/>
        <w:ind w:left="360" w:hanging="360"/>
        <w:rPr>
          <w:rFonts w:ascii="Times" w:hAnsi="Times"/>
          <w:sz w:val="18"/>
          <w:szCs w:val="18"/>
        </w:rPr>
        <w:sectPr w:rsidR="00272AD7" w:rsidRPr="00550037" w:rsidSect="00123FF2">
          <w:headerReference w:type="even" r:id="rId14"/>
          <w:headerReference w:type="default" r:id="rId15"/>
          <w:footerReference w:type="even" r:id="rId16"/>
          <w:footerReference w:type="default" r:id="rId17"/>
          <w:headerReference w:type="first" r:id="rId18"/>
          <w:footerReference w:type="first" r:id="rId19"/>
          <w:pgSz w:w="11900" w:h="16840"/>
          <w:pgMar w:top="1080" w:right="1080" w:bottom="835" w:left="1080" w:header="706" w:footer="706" w:gutter="0"/>
          <w:cols w:space="708"/>
          <w:docGrid w:linePitch="360"/>
        </w:sectPr>
      </w:pPr>
    </w:p>
    <w:p w14:paraId="1A9FB232" w14:textId="708AD2CC" w:rsidR="00212D57" w:rsidRPr="00550037" w:rsidRDefault="00124C6B" w:rsidP="00212D57">
      <w:pPr>
        <w:pStyle w:val="EndNoteBibliography"/>
        <w:spacing w:after="0"/>
        <w:ind w:left="720" w:hanging="720"/>
        <w:rPr>
          <w:sz w:val="18"/>
          <w:szCs w:val="18"/>
        </w:rPr>
      </w:pPr>
      <w:r w:rsidRPr="00550037">
        <w:rPr>
          <w:sz w:val="18"/>
          <w:szCs w:val="18"/>
        </w:rPr>
        <w:lastRenderedPageBreak/>
        <w:fldChar w:fldCharType="begin"/>
      </w:r>
      <w:r w:rsidRPr="00550037">
        <w:rPr>
          <w:sz w:val="18"/>
          <w:szCs w:val="18"/>
        </w:rPr>
        <w:instrText xml:space="preserve"> ADDIN EN.REFLIST </w:instrText>
      </w:r>
      <w:r w:rsidRPr="00550037">
        <w:rPr>
          <w:sz w:val="18"/>
          <w:szCs w:val="18"/>
        </w:rPr>
        <w:fldChar w:fldCharType="separate"/>
      </w:r>
      <w:bookmarkStart w:id="1" w:name="_ENREF_1"/>
      <w:r w:rsidR="00212D57" w:rsidRPr="00550037">
        <w:rPr>
          <w:sz w:val="18"/>
          <w:szCs w:val="18"/>
        </w:rPr>
        <w:t>Baral, S. D.</w:t>
      </w:r>
      <w:r w:rsidR="008328EE">
        <w:rPr>
          <w:sz w:val="18"/>
          <w:szCs w:val="18"/>
        </w:rPr>
        <w:t xml:space="preserve"> et al</w:t>
      </w:r>
      <w:r w:rsidR="00212D57" w:rsidRPr="00550037">
        <w:rPr>
          <w:sz w:val="18"/>
          <w:szCs w:val="18"/>
        </w:rPr>
        <w:t xml:space="preserve"> (2009), 'HIV Prevalence, Risks for HIV Infection, and Human Rights among Men Who Have Sex with Men (MSM) in Malawi, Namibia, and Botswana', </w:t>
      </w:r>
      <w:r w:rsidR="00212D57" w:rsidRPr="00550037">
        <w:rPr>
          <w:i/>
          <w:sz w:val="18"/>
          <w:szCs w:val="18"/>
        </w:rPr>
        <w:t>PLoS ONE</w:t>
      </w:r>
      <w:r w:rsidR="00212D57" w:rsidRPr="00550037">
        <w:rPr>
          <w:sz w:val="18"/>
          <w:szCs w:val="18"/>
        </w:rPr>
        <w:t xml:space="preserve"> 4(3).</w:t>
      </w:r>
      <w:bookmarkEnd w:id="1"/>
    </w:p>
    <w:p w14:paraId="445C87DD" w14:textId="79E0F7F6" w:rsidR="00212D57" w:rsidRPr="00550037" w:rsidRDefault="00212D57" w:rsidP="00212D57">
      <w:pPr>
        <w:pStyle w:val="EndNoteBibliography"/>
        <w:spacing w:after="0"/>
        <w:ind w:left="720" w:hanging="720"/>
        <w:rPr>
          <w:sz w:val="18"/>
          <w:szCs w:val="18"/>
        </w:rPr>
      </w:pPr>
      <w:bookmarkStart w:id="2" w:name="_ENREF_2"/>
      <w:r w:rsidRPr="00550037">
        <w:rPr>
          <w:sz w:val="18"/>
          <w:szCs w:val="18"/>
        </w:rPr>
        <w:t>Da Silva, D.</w:t>
      </w:r>
      <w:r w:rsidR="008328EE">
        <w:rPr>
          <w:sz w:val="18"/>
          <w:szCs w:val="18"/>
        </w:rPr>
        <w:t xml:space="preserve"> et al.</w:t>
      </w:r>
      <w:r w:rsidRPr="00550037">
        <w:rPr>
          <w:sz w:val="18"/>
          <w:szCs w:val="18"/>
        </w:rPr>
        <w:t xml:space="preserve"> (2010) 'Study about vulnerability and risk to HIV infection among men who have sex with men in Maputo City '. Maputo: LAMBDA, PSI, Pathfinder International, UNFPA.</w:t>
      </w:r>
      <w:bookmarkEnd w:id="2"/>
    </w:p>
    <w:p w14:paraId="3AABDDC7" w14:textId="678CA5C3" w:rsidR="007D6BC9" w:rsidRPr="00550037" w:rsidRDefault="007D6BC9" w:rsidP="00212D57">
      <w:pPr>
        <w:pStyle w:val="EndNoteBibliography"/>
        <w:spacing w:after="0"/>
        <w:ind w:left="720" w:hanging="720"/>
        <w:rPr>
          <w:sz w:val="18"/>
          <w:szCs w:val="18"/>
        </w:rPr>
      </w:pPr>
      <w:r w:rsidRPr="00550037">
        <w:rPr>
          <w:color w:val="1C1C1C"/>
          <w:sz w:val="18"/>
          <w:szCs w:val="18"/>
          <w:lang w:val="en-US" w:eastAsia="en-US"/>
        </w:rPr>
        <w:t>DiMaggi</w:t>
      </w:r>
      <w:r w:rsidR="00AF599F" w:rsidRPr="00550037">
        <w:rPr>
          <w:color w:val="1C1C1C"/>
          <w:sz w:val="18"/>
          <w:szCs w:val="18"/>
          <w:lang w:val="en-US" w:eastAsia="en-US"/>
        </w:rPr>
        <w:t>o, P.J. and W.W. Powell (2012)</w:t>
      </w:r>
      <w:r w:rsidRPr="00550037">
        <w:rPr>
          <w:color w:val="1C1C1C"/>
          <w:sz w:val="18"/>
          <w:szCs w:val="18"/>
          <w:lang w:val="en-US" w:eastAsia="en-US"/>
        </w:rPr>
        <w:t xml:space="preserve">. </w:t>
      </w:r>
      <w:r w:rsidRPr="00550037">
        <w:rPr>
          <w:i/>
          <w:iCs/>
          <w:color w:val="1C1C1C"/>
          <w:sz w:val="18"/>
          <w:szCs w:val="18"/>
          <w:lang w:val="en-US" w:eastAsia="en-US"/>
        </w:rPr>
        <w:t>Organizational Analysis</w:t>
      </w:r>
      <w:r w:rsidRPr="00550037">
        <w:rPr>
          <w:color w:val="1C1C1C"/>
          <w:sz w:val="18"/>
          <w:szCs w:val="18"/>
          <w:lang w:val="en-US" w:eastAsia="en-US"/>
        </w:rPr>
        <w:t xml:space="preserve"> Chicago: University of Chicago Press.</w:t>
      </w:r>
    </w:p>
    <w:p w14:paraId="17FBAB7C" w14:textId="77777777" w:rsidR="00212D57" w:rsidRPr="00550037" w:rsidRDefault="00212D57" w:rsidP="00212D57">
      <w:pPr>
        <w:pStyle w:val="EndNoteBibliography"/>
        <w:spacing w:after="0"/>
        <w:ind w:left="720" w:hanging="720"/>
        <w:rPr>
          <w:sz w:val="18"/>
          <w:szCs w:val="18"/>
        </w:rPr>
      </w:pPr>
      <w:bookmarkStart w:id="3" w:name="_ENREF_3"/>
      <w:r w:rsidRPr="00550037">
        <w:rPr>
          <w:sz w:val="18"/>
          <w:szCs w:val="18"/>
        </w:rPr>
        <w:t xml:space="preserve">Hilson, C. (2002), 'New social movements: the role of legal opportunity', </w:t>
      </w:r>
      <w:r w:rsidRPr="00550037">
        <w:rPr>
          <w:i/>
          <w:sz w:val="18"/>
          <w:szCs w:val="18"/>
        </w:rPr>
        <w:t>Journal of European Public Policy</w:t>
      </w:r>
      <w:r w:rsidRPr="00550037">
        <w:rPr>
          <w:sz w:val="18"/>
          <w:szCs w:val="18"/>
        </w:rPr>
        <w:t xml:space="preserve"> 9(2): 238-55.</w:t>
      </w:r>
      <w:bookmarkEnd w:id="3"/>
    </w:p>
    <w:p w14:paraId="77AD1AC2" w14:textId="77777777" w:rsidR="00212D57" w:rsidRPr="00550037" w:rsidRDefault="00212D57" w:rsidP="00212D57">
      <w:pPr>
        <w:pStyle w:val="EndNoteBibliography"/>
        <w:spacing w:after="0"/>
        <w:ind w:left="720" w:hanging="720"/>
        <w:rPr>
          <w:sz w:val="18"/>
          <w:szCs w:val="18"/>
        </w:rPr>
      </w:pPr>
      <w:bookmarkStart w:id="4" w:name="_ENREF_4"/>
      <w:r w:rsidRPr="00550037">
        <w:rPr>
          <w:sz w:val="18"/>
          <w:szCs w:val="18"/>
        </w:rPr>
        <w:t xml:space="preserve">Hladik, W., Barker, J., Ssenkusu, J. M., Opio, A., Tappero, J. W., Hakim, A., and Serwadda, D. (2012), 'HIV Infection among Men Who Have Sex with Men in Kampala, Uganda–A Respondent Driven Sampling Survey', </w:t>
      </w:r>
      <w:r w:rsidRPr="00550037">
        <w:rPr>
          <w:i/>
          <w:sz w:val="18"/>
          <w:szCs w:val="18"/>
        </w:rPr>
        <w:t>PLoS ONE</w:t>
      </w:r>
      <w:r w:rsidRPr="00550037">
        <w:rPr>
          <w:sz w:val="18"/>
          <w:szCs w:val="18"/>
        </w:rPr>
        <w:t>.</w:t>
      </w:r>
      <w:bookmarkEnd w:id="4"/>
    </w:p>
    <w:p w14:paraId="5CC913FD" w14:textId="77777777" w:rsidR="00212D57" w:rsidRPr="00550037" w:rsidRDefault="00212D57" w:rsidP="00212D57">
      <w:pPr>
        <w:pStyle w:val="EndNoteBibliography"/>
        <w:spacing w:after="0"/>
        <w:ind w:left="720" w:hanging="720"/>
        <w:rPr>
          <w:sz w:val="18"/>
          <w:szCs w:val="18"/>
        </w:rPr>
      </w:pPr>
      <w:bookmarkStart w:id="5" w:name="_ENREF_5"/>
      <w:r w:rsidRPr="00550037">
        <w:rPr>
          <w:sz w:val="18"/>
          <w:szCs w:val="18"/>
        </w:rPr>
        <w:t xml:space="preserve">Jewkes, R., Gumede, T., Westaway, M. S., Dickson, K., Brown, H., and Reesf, H. (2005), 'Why are women still aborting outside designated facilities in metropolitan South Africa?', </w:t>
      </w:r>
      <w:r w:rsidRPr="00550037">
        <w:rPr>
          <w:i/>
          <w:sz w:val="18"/>
          <w:szCs w:val="18"/>
        </w:rPr>
        <w:t>International Journal of Obstetrics and Gynaecology</w:t>
      </w:r>
      <w:r w:rsidRPr="00550037">
        <w:rPr>
          <w:sz w:val="18"/>
          <w:szCs w:val="18"/>
        </w:rPr>
        <w:t xml:space="preserve"> 112: 1236–42.</w:t>
      </w:r>
      <w:bookmarkEnd w:id="5"/>
    </w:p>
    <w:p w14:paraId="1C6EB944" w14:textId="724D7988" w:rsidR="00AB620D" w:rsidRPr="00550037" w:rsidRDefault="00212D57" w:rsidP="00AB620D">
      <w:pPr>
        <w:pStyle w:val="EndNoteBibliography"/>
        <w:ind w:left="720" w:hanging="720"/>
        <w:rPr>
          <w:color w:val="262626"/>
          <w:sz w:val="18"/>
          <w:szCs w:val="18"/>
          <w:lang w:val="en-US" w:eastAsia="en-US"/>
        </w:rPr>
      </w:pPr>
      <w:bookmarkStart w:id="6" w:name="_ENREF_6"/>
      <w:r w:rsidRPr="00550037">
        <w:rPr>
          <w:sz w:val="18"/>
          <w:szCs w:val="18"/>
        </w:rPr>
        <w:t xml:space="preserve">Koster-Oyekan, W. (1998), 'Why resort to illegal abortion in Zambia? Findings of a community-based study in Western Province ', </w:t>
      </w:r>
      <w:r w:rsidRPr="00550037">
        <w:rPr>
          <w:i/>
          <w:sz w:val="18"/>
          <w:szCs w:val="18"/>
        </w:rPr>
        <w:t>Social Science &amp;  Medicine</w:t>
      </w:r>
      <w:r w:rsidRPr="00550037">
        <w:rPr>
          <w:sz w:val="18"/>
          <w:szCs w:val="18"/>
        </w:rPr>
        <w:t xml:space="preserve"> 46(10): 1303-12.</w:t>
      </w:r>
      <w:bookmarkEnd w:id="6"/>
      <w:r w:rsidR="00AB620D" w:rsidRPr="00550037">
        <w:rPr>
          <w:color w:val="262626"/>
          <w:sz w:val="18"/>
          <w:szCs w:val="18"/>
          <w:lang w:val="en-US" w:eastAsia="en-US"/>
        </w:rPr>
        <w:t xml:space="preserve"> </w:t>
      </w:r>
    </w:p>
    <w:p w14:paraId="02EE7156" w14:textId="47D129ED" w:rsidR="00212D57" w:rsidRPr="00550037" w:rsidRDefault="00CB22A0" w:rsidP="00550037">
      <w:pPr>
        <w:pStyle w:val="EndNoteBibliography"/>
        <w:ind w:left="720" w:hanging="720"/>
        <w:rPr>
          <w:sz w:val="18"/>
          <w:szCs w:val="18"/>
        </w:rPr>
      </w:pPr>
      <w:hyperlink r:id="rId20" w:history="1">
        <w:r w:rsidR="00AB620D" w:rsidRPr="00550037">
          <w:rPr>
            <w:color w:val="1A1A1A"/>
            <w:sz w:val="18"/>
            <w:szCs w:val="18"/>
            <w:lang w:val="en-US" w:eastAsia="en-US"/>
          </w:rPr>
          <w:t xml:space="preserve">Kismödi, E., J. Cottingham, S. Gruskin, A, Miller (2015). ‘Advancing sexual health through human rights: the role of the law’ </w:t>
        </w:r>
        <w:r w:rsidR="00AB620D" w:rsidRPr="00550037">
          <w:rPr>
            <w:i/>
            <w:color w:val="1A1A1A"/>
            <w:sz w:val="18"/>
            <w:szCs w:val="18"/>
            <w:lang w:val="en-US" w:eastAsia="en-US"/>
          </w:rPr>
          <w:t>Global Public Health.</w:t>
        </w:r>
      </w:hyperlink>
      <w:r w:rsidR="008328EE">
        <w:rPr>
          <w:color w:val="1A1A1A"/>
          <w:sz w:val="18"/>
          <w:szCs w:val="18"/>
          <w:lang w:val="en-US" w:eastAsia="en-US"/>
        </w:rPr>
        <w:t xml:space="preserve"> 10.2: 252-26y</w:t>
      </w:r>
    </w:p>
    <w:p w14:paraId="1A67D8D8" w14:textId="77777777" w:rsidR="00212D57" w:rsidRPr="00550037" w:rsidRDefault="00212D57" w:rsidP="00212D57">
      <w:pPr>
        <w:pStyle w:val="EndNoteBibliography"/>
        <w:spacing w:after="0"/>
        <w:ind w:left="720" w:hanging="720"/>
        <w:rPr>
          <w:sz w:val="18"/>
          <w:szCs w:val="18"/>
        </w:rPr>
      </w:pPr>
      <w:bookmarkStart w:id="7" w:name="_ENREF_7"/>
      <w:r w:rsidRPr="00550037">
        <w:rPr>
          <w:sz w:val="18"/>
          <w:szCs w:val="18"/>
        </w:rPr>
        <w:t xml:space="preserve">Machungo, F., Zanconato, G., and Bergström, S. (1997), 'Reproductive characteristics and postabortion health consequences in women undergoing illegal and legal abortion in Maputo ', </w:t>
      </w:r>
      <w:r w:rsidRPr="00550037">
        <w:rPr>
          <w:i/>
          <w:sz w:val="18"/>
          <w:szCs w:val="18"/>
        </w:rPr>
        <w:t>Social Science &amp;  Medicine</w:t>
      </w:r>
      <w:r w:rsidRPr="00550037">
        <w:rPr>
          <w:sz w:val="18"/>
          <w:szCs w:val="18"/>
        </w:rPr>
        <w:t xml:space="preserve"> 45(11): 1607-161.</w:t>
      </w:r>
      <w:bookmarkEnd w:id="7"/>
    </w:p>
    <w:p w14:paraId="567F0391" w14:textId="4220CA4E" w:rsidR="00212D57" w:rsidRPr="00550037" w:rsidRDefault="00212D57" w:rsidP="00212D57">
      <w:pPr>
        <w:pStyle w:val="EndNoteBibliography"/>
        <w:spacing w:after="0"/>
        <w:ind w:left="720" w:hanging="720"/>
        <w:rPr>
          <w:sz w:val="18"/>
          <w:szCs w:val="18"/>
        </w:rPr>
      </w:pPr>
      <w:bookmarkStart w:id="8" w:name="_ENREF_8"/>
      <w:r w:rsidRPr="00550037">
        <w:rPr>
          <w:sz w:val="18"/>
          <w:szCs w:val="18"/>
        </w:rPr>
        <w:lastRenderedPageBreak/>
        <w:t>Makofane, K.</w:t>
      </w:r>
      <w:r w:rsidR="008328EE">
        <w:rPr>
          <w:sz w:val="18"/>
          <w:szCs w:val="18"/>
        </w:rPr>
        <w:t xml:space="preserve"> et al</w:t>
      </w:r>
      <w:r w:rsidRPr="00550037">
        <w:rPr>
          <w:sz w:val="18"/>
          <w:szCs w:val="18"/>
        </w:rPr>
        <w:t xml:space="preserve">, (2013), 'Men who have sex with men inadequately addressed in African Aids National Strategic Plans', </w:t>
      </w:r>
      <w:r w:rsidRPr="00550037">
        <w:rPr>
          <w:i/>
          <w:sz w:val="18"/>
          <w:szCs w:val="18"/>
        </w:rPr>
        <w:t>Glob Public Health</w:t>
      </w:r>
      <w:r w:rsidRPr="00550037">
        <w:rPr>
          <w:sz w:val="18"/>
          <w:szCs w:val="18"/>
        </w:rPr>
        <w:t xml:space="preserve"> 8(2): 129-43.</w:t>
      </w:r>
      <w:bookmarkEnd w:id="8"/>
    </w:p>
    <w:p w14:paraId="3A9DCAE9" w14:textId="77777777" w:rsidR="00212D57" w:rsidRPr="00550037" w:rsidRDefault="00212D57" w:rsidP="00212D57">
      <w:pPr>
        <w:pStyle w:val="EndNoteBibliography"/>
        <w:spacing w:after="0"/>
        <w:ind w:left="720" w:hanging="720"/>
        <w:rPr>
          <w:sz w:val="18"/>
          <w:szCs w:val="18"/>
        </w:rPr>
      </w:pPr>
      <w:bookmarkStart w:id="9" w:name="_ENREF_9"/>
      <w:r w:rsidRPr="00550037">
        <w:rPr>
          <w:sz w:val="18"/>
          <w:szCs w:val="18"/>
        </w:rPr>
        <w:t xml:space="preserve">March, J. and Olsen, J. (1984), 'The New Institutionalism: Organizational Factors in Political Life', </w:t>
      </w:r>
      <w:r w:rsidRPr="00550037">
        <w:rPr>
          <w:i/>
          <w:sz w:val="18"/>
          <w:szCs w:val="18"/>
        </w:rPr>
        <w:t>American Political Science Review</w:t>
      </w:r>
      <w:r w:rsidRPr="00550037">
        <w:rPr>
          <w:sz w:val="18"/>
          <w:szCs w:val="18"/>
        </w:rPr>
        <w:t xml:space="preserve"> 78: 734-49.</w:t>
      </w:r>
      <w:bookmarkStart w:id="10" w:name="_ENREF_10"/>
      <w:bookmarkEnd w:id="9"/>
    </w:p>
    <w:p w14:paraId="79BF0821" w14:textId="40B620A6" w:rsidR="00212D57" w:rsidRPr="00550037" w:rsidRDefault="00212D57" w:rsidP="00212D57">
      <w:pPr>
        <w:pStyle w:val="EndNoteBibliography"/>
        <w:spacing w:after="0"/>
        <w:ind w:left="720" w:hanging="720"/>
        <w:rPr>
          <w:sz w:val="18"/>
          <w:szCs w:val="18"/>
        </w:rPr>
      </w:pPr>
      <w:bookmarkStart w:id="11" w:name="_ENREF_11"/>
      <w:bookmarkEnd w:id="10"/>
      <w:r w:rsidRPr="00550037">
        <w:rPr>
          <w:sz w:val="18"/>
          <w:szCs w:val="18"/>
        </w:rPr>
        <w:t xml:space="preserve">Nalá, R., </w:t>
      </w:r>
      <w:r w:rsidR="0048726E">
        <w:rPr>
          <w:sz w:val="18"/>
          <w:szCs w:val="18"/>
        </w:rPr>
        <w:t>et al</w:t>
      </w:r>
      <w:r w:rsidRPr="00550037">
        <w:rPr>
          <w:sz w:val="18"/>
          <w:szCs w:val="18"/>
        </w:rPr>
        <w:t xml:space="preserve"> (2014), 'Men Who Have Sex with Men in Mozambique: Identifying a Hidden Population at High-risk for HIV', </w:t>
      </w:r>
      <w:r w:rsidRPr="00550037">
        <w:rPr>
          <w:i/>
          <w:sz w:val="18"/>
          <w:szCs w:val="18"/>
        </w:rPr>
        <w:t>AIDS Behav</w:t>
      </w:r>
      <w:r w:rsidRPr="00550037">
        <w:rPr>
          <w:sz w:val="18"/>
          <w:szCs w:val="18"/>
        </w:rPr>
        <w:t>.</w:t>
      </w:r>
      <w:bookmarkStart w:id="12" w:name="_ENREF_12"/>
      <w:bookmarkEnd w:id="11"/>
    </w:p>
    <w:p w14:paraId="53A7580B" w14:textId="18D9C9C5" w:rsidR="00AB620D" w:rsidRPr="00550037" w:rsidRDefault="00AB620D" w:rsidP="00212D57">
      <w:pPr>
        <w:pStyle w:val="EndNoteBibliography"/>
        <w:spacing w:after="0"/>
        <w:ind w:left="720" w:hanging="720"/>
        <w:rPr>
          <w:color w:val="1A1A1A"/>
          <w:sz w:val="18"/>
          <w:szCs w:val="18"/>
          <w:lang w:val="en-US" w:eastAsia="en-US"/>
        </w:rPr>
      </w:pPr>
      <w:bookmarkStart w:id="13" w:name="_ENREF_13"/>
      <w:bookmarkEnd w:id="12"/>
      <w:r w:rsidRPr="00550037">
        <w:rPr>
          <w:color w:val="1A1A1A"/>
          <w:sz w:val="18"/>
          <w:szCs w:val="18"/>
          <w:lang w:val="en-US" w:eastAsia="en-US"/>
        </w:rPr>
        <w:t xml:space="preserve">Ngwena, Charles G. 'Inscribing abortion as a human right: significance of the Protocol on the Rights of Women in Africa.' </w:t>
      </w:r>
      <w:r w:rsidRPr="00550037">
        <w:rPr>
          <w:i/>
          <w:iCs/>
          <w:color w:val="1A1A1A"/>
          <w:sz w:val="18"/>
          <w:szCs w:val="18"/>
          <w:lang w:val="en-US" w:eastAsia="en-US"/>
        </w:rPr>
        <w:t>Human Rights Quarterly</w:t>
      </w:r>
      <w:r w:rsidRPr="00550037">
        <w:rPr>
          <w:color w:val="1A1A1A"/>
          <w:sz w:val="18"/>
          <w:szCs w:val="18"/>
          <w:lang w:val="en-US" w:eastAsia="en-US"/>
        </w:rPr>
        <w:t xml:space="preserve"> 32.4 (2010): 783-864.</w:t>
      </w:r>
    </w:p>
    <w:p w14:paraId="31F480C7" w14:textId="55E98792" w:rsidR="00212D57" w:rsidRPr="00550037" w:rsidRDefault="00212D57" w:rsidP="00212D57">
      <w:pPr>
        <w:pStyle w:val="EndNoteBibliography"/>
        <w:spacing w:after="0"/>
        <w:ind w:left="720" w:hanging="720"/>
        <w:rPr>
          <w:sz w:val="18"/>
          <w:szCs w:val="18"/>
        </w:rPr>
      </w:pPr>
      <w:r w:rsidRPr="00550037">
        <w:rPr>
          <w:sz w:val="18"/>
          <w:szCs w:val="18"/>
        </w:rPr>
        <w:t xml:space="preserve">Ostrom, E. (2000), 'Collective action and the Evolution of Social Norms', </w:t>
      </w:r>
      <w:r w:rsidRPr="00550037">
        <w:rPr>
          <w:i/>
          <w:sz w:val="18"/>
          <w:szCs w:val="18"/>
        </w:rPr>
        <w:t>The Journal of Economic Perspectives</w:t>
      </w:r>
      <w:r w:rsidRPr="00550037">
        <w:rPr>
          <w:sz w:val="18"/>
          <w:szCs w:val="18"/>
        </w:rPr>
        <w:t xml:space="preserve"> 14(3): 137-58.</w:t>
      </w:r>
      <w:bookmarkEnd w:id="13"/>
    </w:p>
    <w:p w14:paraId="4904A993" w14:textId="0FF1D8A5" w:rsidR="00212D57" w:rsidRPr="00550037" w:rsidRDefault="00212D57" w:rsidP="00212D57">
      <w:pPr>
        <w:pStyle w:val="EndNoteBibliography"/>
        <w:spacing w:after="0"/>
        <w:ind w:left="720" w:hanging="720"/>
        <w:rPr>
          <w:sz w:val="18"/>
          <w:szCs w:val="18"/>
        </w:rPr>
      </w:pPr>
      <w:bookmarkStart w:id="14" w:name="_ENREF_14"/>
      <w:r w:rsidRPr="00550037">
        <w:rPr>
          <w:sz w:val="18"/>
          <w:szCs w:val="18"/>
        </w:rPr>
        <w:t xml:space="preserve">Poteat, T., </w:t>
      </w:r>
      <w:r w:rsidR="008328EE">
        <w:rPr>
          <w:sz w:val="18"/>
          <w:szCs w:val="18"/>
        </w:rPr>
        <w:t>et al</w:t>
      </w:r>
      <w:r w:rsidRPr="00550037">
        <w:rPr>
          <w:sz w:val="18"/>
          <w:szCs w:val="18"/>
        </w:rPr>
        <w:t xml:space="preserve"> (2011), 'HIV Risk among MSM in Senegal: A Qualitative Rapid Assessment of the Impact of Enforcing Laws That Criminalize Same Sex Practices', </w:t>
      </w:r>
      <w:r w:rsidRPr="00550037">
        <w:rPr>
          <w:i/>
          <w:sz w:val="18"/>
          <w:szCs w:val="18"/>
        </w:rPr>
        <w:t>PLoS ONE</w:t>
      </w:r>
      <w:r w:rsidRPr="00550037">
        <w:rPr>
          <w:sz w:val="18"/>
          <w:szCs w:val="18"/>
        </w:rPr>
        <w:t>.</w:t>
      </w:r>
      <w:bookmarkEnd w:id="14"/>
    </w:p>
    <w:p w14:paraId="734A0CC7" w14:textId="77777777" w:rsidR="00561078" w:rsidRPr="00550037" w:rsidRDefault="00561078" w:rsidP="00212D57">
      <w:pPr>
        <w:pStyle w:val="EndNoteBibliography"/>
        <w:spacing w:after="0"/>
        <w:ind w:left="720" w:hanging="720"/>
        <w:rPr>
          <w:sz w:val="18"/>
          <w:szCs w:val="18"/>
        </w:rPr>
      </w:pPr>
      <w:bookmarkStart w:id="15" w:name="_ENREF_15"/>
      <w:r w:rsidRPr="00550037">
        <w:rPr>
          <w:color w:val="1A1A1A"/>
          <w:sz w:val="18"/>
          <w:szCs w:val="18"/>
          <w:lang w:val="en-US" w:eastAsia="en-US"/>
        </w:rPr>
        <w:t xml:space="preserve">Reichenbach, L., &amp; Roseman, M. (2011). </w:t>
      </w:r>
      <w:r w:rsidRPr="00550037">
        <w:rPr>
          <w:i/>
          <w:iCs/>
          <w:color w:val="1A1A1A"/>
          <w:sz w:val="18"/>
          <w:szCs w:val="18"/>
          <w:lang w:val="en-US" w:eastAsia="en-US"/>
        </w:rPr>
        <w:t>Reproductive health and human rights: the way forward</w:t>
      </w:r>
      <w:r w:rsidRPr="00550037">
        <w:rPr>
          <w:color w:val="1A1A1A"/>
          <w:sz w:val="18"/>
          <w:szCs w:val="18"/>
          <w:lang w:val="en-US" w:eastAsia="en-US"/>
        </w:rPr>
        <w:t>. University of Pennsylvania Press.</w:t>
      </w:r>
      <w:r w:rsidRPr="00550037">
        <w:rPr>
          <w:sz w:val="18"/>
          <w:szCs w:val="18"/>
        </w:rPr>
        <w:t xml:space="preserve"> </w:t>
      </w:r>
    </w:p>
    <w:p w14:paraId="451EFA5F" w14:textId="0E785417" w:rsidR="0040444E" w:rsidRPr="00550037" w:rsidRDefault="00212D57" w:rsidP="0040444E">
      <w:pPr>
        <w:pStyle w:val="EndNoteBibliography"/>
        <w:spacing w:after="0"/>
        <w:ind w:left="720" w:hanging="720"/>
        <w:rPr>
          <w:sz w:val="18"/>
          <w:szCs w:val="18"/>
        </w:rPr>
      </w:pPr>
      <w:r w:rsidRPr="00550037">
        <w:rPr>
          <w:sz w:val="18"/>
          <w:szCs w:val="18"/>
        </w:rPr>
        <w:t xml:space="preserve">Shepsle, K. (2006), 'Rational Choice Institutionalism', in S. Binder, R. Rhodes, and B. Rockman (eds), </w:t>
      </w:r>
      <w:r w:rsidRPr="00550037">
        <w:rPr>
          <w:i/>
          <w:sz w:val="18"/>
          <w:szCs w:val="18"/>
        </w:rPr>
        <w:t>Oxford Handbook of Political Institutions</w:t>
      </w:r>
      <w:r w:rsidRPr="00550037">
        <w:rPr>
          <w:sz w:val="18"/>
          <w:szCs w:val="18"/>
        </w:rPr>
        <w:t xml:space="preserve"> (Oxford: Oxford University Press), pp.</w:t>
      </w:r>
      <w:bookmarkEnd w:id="15"/>
    </w:p>
    <w:p w14:paraId="60BD7492" w14:textId="77777777" w:rsidR="00212D57" w:rsidRPr="00550037" w:rsidRDefault="00212D57" w:rsidP="00212D57">
      <w:pPr>
        <w:pStyle w:val="EndNoteBibliography"/>
        <w:ind w:left="720" w:hanging="720"/>
        <w:rPr>
          <w:sz w:val="18"/>
          <w:szCs w:val="18"/>
        </w:rPr>
      </w:pPr>
      <w:bookmarkStart w:id="16" w:name="_ENREF_16"/>
      <w:r w:rsidRPr="00550037">
        <w:rPr>
          <w:sz w:val="18"/>
          <w:szCs w:val="18"/>
        </w:rPr>
        <w:t xml:space="preserve">Sundaram, A., Vlassoff, M., Mugisha, F., Bankole, A., Singh, S., Amanya, L., and Onda, T. (2013), 'Documenting the Individual- and Household-Level Cost of Unsafe Abortion in Uganda', </w:t>
      </w:r>
      <w:r w:rsidRPr="00550037">
        <w:rPr>
          <w:i/>
          <w:sz w:val="18"/>
          <w:szCs w:val="18"/>
        </w:rPr>
        <w:t>International Perspectives in Sexual and Reproductive Health</w:t>
      </w:r>
      <w:r w:rsidRPr="00550037">
        <w:rPr>
          <w:sz w:val="18"/>
          <w:szCs w:val="18"/>
        </w:rPr>
        <w:t xml:space="preserve"> 39(4): 174 - 84.</w:t>
      </w:r>
      <w:bookmarkEnd w:id="16"/>
    </w:p>
    <w:p w14:paraId="393E9D9E" w14:textId="5319F84D" w:rsidR="0040444E" w:rsidRPr="00550037" w:rsidRDefault="00AF599F" w:rsidP="00212D57">
      <w:pPr>
        <w:pStyle w:val="EndNoteBibliography"/>
        <w:ind w:left="720" w:hanging="720"/>
        <w:rPr>
          <w:sz w:val="18"/>
          <w:szCs w:val="18"/>
        </w:rPr>
      </w:pPr>
      <w:r>
        <w:rPr>
          <w:color w:val="1A1A1A"/>
          <w:sz w:val="18"/>
          <w:szCs w:val="18"/>
          <w:lang w:val="en-US" w:eastAsia="en-US"/>
        </w:rPr>
        <w:t>Vlassloff</w:t>
      </w:r>
      <w:r w:rsidR="0040444E" w:rsidRPr="00550037">
        <w:rPr>
          <w:color w:val="1A1A1A"/>
          <w:sz w:val="18"/>
          <w:szCs w:val="18"/>
          <w:lang w:val="en-US" w:eastAsia="en-US"/>
        </w:rPr>
        <w:t xml:space="preserve">, M, et al. </w:t>
      </w:r>
      <w:r w:rsidR="0040444E">
        <w:rPr>
          <w:color w:val="1A1A1A"/>
          <w:sz w:val="18"/>
          <w:szCs w:val="18"/>
          <w:lang w:val="en-US" w:eastAsia="en-US"/>
        </w:rPr>
        <w:t>(2008)</w:t>
      </w:r>
      <w:r w:rsidR="00372DAE">
        <w:rPr>
          <w:color w:val="1A1A1A"/>
          <w:sz w:val="18"/>
          <w:szCs w:val="18"/>
          <w:lang w:val="en-US" w:eastAsia="en-US"/>
        </w:rPr>
        <w:t xml:space="preserve"> </w:t>
      </w:r>
      <w:r w:rsidR="0040444E" w:rsidRPr="00550037">
        <w:rPr>
          <w:i/>
          <w:iCs/>
          <w:color w:val="1A1A1A"/>
          <w:sz w:val="18"/>
          <w:szCs w:val="18"/>
          <w:lang w:val="en-US" w:eastAsia="en-US"/>
        </w:rPr>
        <w:t>Economic impact of unsafe abortion-related morbidity and mortality: evidence and estimation challenges</w:t>
      </w:r>
      <w:r w:rsidR="0040444E" w:rsidRPr="00550037">
        <w:rPr>
          <w:color w:val="1A1A1A"/>
          <w:sz w:val="18"/>
          <w:szCs w:val="18"/>
          <w:lang w:val="en-US" w:eastAsia="en-US"/>
        </w:rPr>
        <w:t>. Vol. 59. Institute of Development Studies.</w:t>
      </w:r>
    </w:p>
    <w:p w14:paraId="17214424" w14:textId="7CC49400" w:rsidR="007C0D48" w:rsidRDefault="00740923" w:rsidP="00AB620D">
      <w:pPr>
        <w:pStyle w:val="EndNoteBibliography"/>
        <w:ind w:left="720" w:hanging="720"/>
        <w:rPr>
          <w:color w:val="262626"/>
          <w:sz w:val="18"/>
          <w:szCs w:val="18"/>
          <w:lang w:val="en-US" w:eastAsia="en-US"/>
        </w:rPr>
      </w:pPr>
      <w:r w:rsidRPr="00550037">
        <w:rPr>
          <w:sz w:val="18"/>
          <w:szCs w:val="18"/>
        </w:rPr>
        <w:lastRenderedPageBreak/>
        <w:t xml:space="preserve">Yamin, E (Forthcoming 2015) </w:t>
      </w:r>
      <w:r w:rsidRPr="00550037">
        <w:rPr>
          <w:bCs/>
          <w:i/>
          <w:color w:val="0E0E0E"/>
          <w:sz w:val="18"/>
          <w:szCs w:val="18"/>
          <w:lang w:val="en-US" w:eastAsia="en-US"/>
        </w:rPr>
        <w:t xml:space="preserve">Power, Suffering, and the Struggle for Dignity: Human Rights Frameworks for </w:t>
      </w:r>
      <w:r w:rsidRPr="00550037">
        <w:rPr>
          <w:bCs/>
          <w:i/>
          <w:color w:val="0E0E0E"/>
          <w:sz w:val="18"/>
          <w:szCs w:val="18"/>
          <w:lang w:val="en-US" w:eastAsia="en-US"/>
        </w:rPr>
        <w:lastRenderedPageBreak/>
        <w:t xml:space="preserve">Health and Why They Matter. </w:t>
      </w:r>
      <w:r w:rsidRPr="00550037">
        <w:rPr>
          <w:bCs/>
          <w:color w:val="0E0E0E"/>
          <w:sz w:val="18"/>
          <w:szCs w:val="18"/>
          <w:lang w:val="en-US" w:eastAsia="en-US"/>
        </w:rPr>
        <w:t>U</w:t>
      </w:r>
      <w:r w:rsidRPr="00550037">
        <w:rPr>
          <w:color w:val="262626"/>
          <w:sz w:val="18"/>
          <w:szCs w:val="18"/>
          <w:lang w:val="en-US" w:eastAsia="en-US"/>
        </w:rPr>
        <w:t>niversity of Pennsylvania Press</w:t>
      </w:r>
    </w:p>
    <w:p w14:paraId="56C2F9F6" w14:textId="77777777" w:rsidR="008328EE" w:rsidRPr="00550037" w:rsidRDefault="008328EE" w:rsidP="00AB620D">
      <w:pPr>
        <w:pStyle w:val="EndNoteBibliography"/>
        <w:ind w:left="720" w:hanging="720"/>
        <w:rPr>
          <w:sz w:val="18"/>
          <w:szCs w:val="18"/>
        </w:rPr>
      </w:pPr>
    </w:p>
    <w:p w14:paraId="072B53AE" w14:textId="494B16FB" w:rsidR="00272AD7" w:rsidRPr="00550037" w:rsidRDefault="00124C6B" w:rsidP="00123FF2">
      <w:pPr>
        <w:ind w:left="360" w:right="-430" w:hanging="360"/>
        <w:rPr>
          <w:rFonts w:cs="Times New Roman"/>
          <w:sz w:val="18"/>
          <w:szCs w:val="18"/>
        </w:rPr>
        <w:sectPr w:rsidR="00272AD7" w:rsidRPr="00550037" w:rsidSect="00123FF2">
          <w:type w:val="continuous"/>
          <w:pgSz w:w="11900" w:h="16840"/>
          <w:pgMar w:top="1138" w:right="1138" w:bottom="1138" w:left="990" w:header="706" w:footer="706" w:gutter="0"/>
          <w:cols w:num="2" w:space="708"/>
          <w:docGrid w:linePitch="360"/>
        </w:sectPr>
      </w:pPr>
      <w:r w:rsidRPr="00550037">
        <w:rPr>
          <w:rFonts w:cs="Times New Roman"/>
          <w:sz w:val="18"/>
          <w:szCs w:val="18"/>
        </w:rPr>
        <w:fldChar w:fldCharType="end"/>
      </w:r>
    </w:p>
    <w:p w14:paraId="16454603" w14:textId="458019CA" w:rsidR="001E2EEC" w:rsidRPr="00550037" w:rsidRDefault="001E2EEC" w:rsidP="004202DD">
      <w:pPr>
        <w:rPr>
          <w:rFonts w:cs="Times New Roman"/>
          <w:strike/>
          <w:color w:val="FF0000"/>
          <w:sz w:val="18"/>
          <w:szCs w:val="18"/>
        </w:rPr>
      </w:pPr>
    </w:p>
    <w:sectPr w:rsidR="001E2EEC" w:rsidRPr="00550037" w:rsidSect="00272AD7">
      <w:type w:val="continuous"/>
      <w:pgSz w:w="11900" w:h="16840"/>
      <w:pgMar w:top="1138" w:right="1138" w:bottom="1138" w:left="99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4AC25" w14:textId="77777777" w:rsidR="00782701" w:rsidRDefault="00782701" w:rsidP="00EE2B2A">
      <w:pPr>
        <w:spacing w:before="0" w:after="0"/>
      </w:pPr>
      <w:r>
        <w:separator/>
      </w:r>
    </w:p>
  </w:endnote>
  <w:endnote w:type="continuationSeparator" w:id="0">
    <w:p w14:paraId="4FEA53D8" w14:textId="77777777" w:rsidR="00782701" w:rsidRDefault="00782701" w:rsidP="00EE2B2A">
      <w:pPr>
        <w:spacing w:before="0" w:after="0"/>
      </w:pPr>
      <w:r>
        <w:continuationSeparator/>
      </w:r>
    </w:p>
  </w:endnote>
  <w:endnote w:type="continuationNotice" w:id="1">
    <w:p w14:paraId="5AFB982C" w14:textId="77777777" w:rsidR="00782701" w:rsidRDefault="00782701">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Times">
    <w:panose1 w:val="02000500000000000000"/>
    <w:charset w:val="00"/>
    <w:family w:val="auto"/>
    <w:pitch w:val="variable"/>
    <w:sig w:usb0="00000003" w:usb1="00000000" w:usb2="00000000" w:usb3="00000000" w:csb0="00000001" w:csb1="00000000"/>
  </w:font>
  <w:font w:name="AdvTT5843c571">
    <w:altName w:val="Times New Roman"/>
    <w:panose1 w:val="00000000000000000000"/>
    <w:charset w:val="00"/>
    <w:family w:val="roman"/>
    <w:notTrueType/>
    <w:pitch w:val="default"/>
  </w:font>
  <w:font w:name="TheSans B7 Bold">
    <w:altName w:val="Copperplate"/>
    <w:charset w:val="00"/>
    <w:family w:val="auto"/>
    <w:pitch w:val="variable"/>
    <w:sig w:usb0="A00000AF" w:usb1="4000204A" w:usb2="00000000" w:usb3="00000000" w:csb0="0000011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4AB40" w14:textId="77777777" w:rsidR="00C72C81" w:rsidRDefault="00C72C8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20307" w14:textId="77777777" w:rsidR="00C72C81" w:rsidRDefault="00C72C8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D487A" w14:textId="77777777" w:rsidR="00C72C81" w:rsidRDefault="00C72C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55775" w14:textId="77777777" w:rsidR="00782701" w:rsidRDefault="00782701" w:rsidP="00EE2B2A">
      <w:pPr>
        <w:spacing w:before="0" w:after="0"/>
      </w:pPr>
      <w:r>
        <w:separator/>
      </w:r>
    </w:p>
  </w:footnote>
  <w:footnote w:type="continuationSeparator" w:id="0">
    <w:p w14:paraId="45151D56" w14:textId="77777777" w:rsidR="00782701" w:rsidRDefault="00782701" w:rsidP="00EE2B2A">
      <w:pPr>
        <w:spacing w:before="0" w:after="0"/>
      </w:pPr>
      <w:r>
        <w:continuationSeparator/>
      </w:r>
    </w:p>
  </w:footnote>
  <w:footnote w:type="continuationNotice" w:id="1">
    <w:p w14:paraId="3D041ED6" w14:textId="77777777" w:rsidR="00782701" w:rsidRDefault="00782701">
      <w:pPr>
        <w:spacing w:before="0" w:after="0"/>
      </w:pPr>
    </w:p>
  </w:footnote>
  <w:footnote w:id="2">
    <w:p w14:paraId="21E99FBE" w14:textId="77777777" w:rsidR="00782701" w:rsidRPr="002B7209" w:rsidRDefault="00782701">
      <w:pPr>
        <w:pStyle w:val="FootnoteText"/>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Different terms and acronyms are used to refer to people with non-heteronormative sexual orientation and gender identities (LGBT, LGBTI, LGBTIQ, SOGI, sexual minorities, queer). Here we use these terms interchangeably.</w:t>
      </w:r>
    </w:p>
  </w:footnote>
  <w:footnote w:id="3">
    <w:p w14:paraId="1AA20262" w14:textId="77777777" w:rsidR="00782701" w:rsidRPr="002B7209" w:rsidRDefault="00782701" w:rsidP="00593191">
      <w:pPr>
        <w:spacing w:before="0" w:after="0"/>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Such enhanced criminalisation includes expanded definitions of criminal offences, increased or new penalties, or greater use of arrest and detention powers by police and criminal justice actors.</w:t>
      </w:r>
    </w:p>
  </w:footnote>
  <w:footnote w:id="4">
    <w:p w14:paraId="54423295" w14:textId="77777777" w:rsidR="00782701" w:rsidRPr="002B7209" w:rsidRDefault="00782701">
      <w:pPr>
        <w:pStyle w:val="FootnoteText"/>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The death penalty is prescribed as punishment for homosexual acts in several Muslim countries, some regularly execute homosexuals. </w:t>
      </w:r>
    </w:p>
  </w:footnote>
  <w:footnote w:id="5">
    <w:p w14:paraId="0A9B54D3" w14:textId="77777777" w:rsidR="00782701" w:rsidRPr="002B7209" w:rsidRDefault="00782701">
      <w:pPr>
        <w:pStyle w:val="FootnoteText"/>
        <w:rPr>
          <w:rFonts w:cs="Times New Roman"/>
          <w:color w:val="FF0000"/>
          <w:sz w:val="18"/>
          <w:szCs w:val="18"/>
        </w:rPr>
      </w:pPr>
      <w:r w:rsidRPr="002B7209">
        <w:rPr>
          <w:rStyle w:val="FootnoteReference"/>
          <w:rFonts w:cs="Times New Roman"/>
          <w:sz w:val="18"/>
          <w:szCs w:val="18"/>
        </w:rPr>
        <w:footnoteRef/>
      </w:r>
      <w:r w:rsidRPr="002B7209">
        <w:rPr>
          <w:rFonts w:cs="Times New Roman"/>
          <w:sz w:val="18"/>
          <w:szCs w:val="18"/>
        </w:rPr>
        <w:t xml:space="preserve"> </w:t>
      </w:r>
      <w:proofErr w:type="spellStart"/>
      <w:r w:rsidRPr="002B7209">
        <w:rPr>
          <w:rFonts w:cs="Times New Roman"/>
          <w:sz w:val="18"/>
          <w:szCs w:val="18"/>
        </w:rPr>
        <w:t>SouthAfrica</w:t>
      </w:r>
      <w:proofErr w:type="spellEnd"/>
      <w:r w:rsidRPr="002B7209">
        <w:rPr>
          <w:rFonts w:cs="Times New Roman"/>
          <w:sz w:val="18"/>
          <w:szCs w:val="18"/>
        </w:rPr>
        <w:t xml:space="preserve"> (1996), </w:t>
      </w:r>
      <w:proofErr w:type="spellStart"/>
      <w:r w:rsidRPr="002B7209">
        <w:rPr>
          <w:rFonts w:cs="Times New Roman"/>
          <w:sz w:val="18"/>
          <w:szCs w:val="18"/>
        </w:rPr>
        <w:t>CapeVerde</w:t>
      </w:r>
      <w:proofErr w:type="spellEnd"/>
      <w:r w:rsidRPr="002B7209">
        <w:rPr>
          <w:rFonts w:cs="Times New Roman"/>
          <w:sz w:val="18"/>
          <w:szCs w:val="18"/>
        </w:rPr>
        <w:t xml:space="preserve"> (1986), </w:t>
      </w:r>
      <w:proofErr w:type="spellStart"/>
      <w:r w:rsidRPr="002B7209">
        <w:rPr>
          <w:rFonts w:cs="Times New Roman"/>
          <w:sz w:val="18"/>
          <w:szCs w:val="18"/>
        </w:rPr>
        <w:t>Zamiba</w:t>
      </w:r>
      <w:proofErr w:type="spellEnd"/>
      <w:r w:rsidRPr="002B7209">
        <w:rPr>
          <w:rFonts w:cs="Times New Roman"/>
          <w:sz w:val="18"/>
          <w:szCs w:val="18"/>
        </w:rPr>
        <w:t xml:space="preserve"> (1972), Tunisia (1973), Mozambique (2014) allow abortion on demand first </w:t>
      </w:r>
      <w:proofErr w:type="spellStart"/>
      <w:r w:rsidRPr="002B7209">
        <w:rPr>
          <w:rFonts w:cs="Times New Roman"/>
          <w:sz w:val="18"/>
          <w:szCs w:val="18"/>
        </w:rPr>
        <w:t>timester</w:t>
      </w:r>
      <w:proofErr w:type="spellEnd"/>
      <w:r w:rsidRPr="002B7209">
        <w:rPr>
          <w:rFonts w:cs="Times New Roman"/>
          <w:color w:val="FF0000"/>
          <w:sz w:val="18"/>
          <w:szCs w:val="18"/>
        </w:rPr>
        <w:t xml:space="preserve"> </w:t>
      </w:r>
    </w:p>
  </w:footnote>
  <w:footnote w:id="6">
    <w:p w14:paraId="0411DC34" w14:textId="77777777" w:rsidR="00782701" w:rsidRPr="002B7209" w:rsidRDefault="00782701" w:rsidP="00262EB9">
      <w:pPr>
        <w:pStyle w:val="FootnoteText"/>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The law was </w:t>
      </w:r>
      <w:proofErr w:type="spellStart"/>
      <w:r w:rsidRPr="002B7209">
        <w:rPr>
          <w:rFonts w:cs="Times New Roman"/>
          <w:sz w:val="18"/>
          <w:szCs w:val="18"/>
        </w:rPr>
        <w:t>subesequently</w:t>
      </w:r>
      <w:proofErr w:type="spellEnd"/>
      <w:r w:rsidRPr="002B7209">
        <w:rPr>
          <w:rFonts w:cs="Times New Roman"/>
          <w:sz w:val="18"/>
          <w:szCs w:val="18"/>
        </w:rPr>
        <w:t xml:space="preserve"> found unconstitutional on </w:t>
      </w:r>
      <w:proofErr w:type="spellStart"/>
      <w:r w:rsidRPr="002B7209">
        <w:rPr>
          <w:rFonts w:cs="Times New Roman"/>
          <w:sz w:val="18"/>
          <w:szCs w:val="18"/>
        </w:rPr>
        <w:t>procedual</w:t>
      </w:r>
      <w:proofErr w:type="spellEnd"/>
      <w:r w:rsidRPr="002B7209">
        <w:rPr>
          <w:rFonts w:cs="Times New Roman"/>
          <w:sz w:val="18"/>
          <w:szCs w:val="18"/>
        </w:rPr>
        <w:t xml:space="preserve"> grounds by the Ugandan Constitutional Court.</w:t>
      </w:r>
    </w:p>
  </w:footnote>
  <w:footnote w:id="7">
    <w:p w14:paraId="3C39572F" w14:textId="0E0F0552" w:rsidR="00782701" w:rsidRPr="00B90A88" w:rsidRDefault="00782701">
      <w:pPr>
        <w:pStyle w:val="FootnoteText"/>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w:t>
      </w:r>
      <w:r w:rsidRPr="00550037">
        <w:rPr>
          <w:rFonts w:cs="Times New Roman"/>
          <w:sz w:val="18"/>
          <w:szCs w:val="18"/>
        </w:rPr>
        <w:t xml:space="preserve">For a wider study of African cases see </w:t>
      </w:r>
      <w:hyperlink w:anchor="_ENREF_15" w:tooltip="World Health Organization, 2011 #882" w:history="1">
        <w:r w:rsidRPr="00550037">
          <w:rPr>
            <w:rFonts w:cs="Times New Roman"/>
            <w:noProof/>
            <w:sz w:val="18"/>
            <w:szCs w:val="18"/>
          </w:rPr>
          <w:t>World Health Organization (2011</w:t>
        </w:r>
      </w:hyperlink>
      <w:r w:rsidRPr="00550037">
        <w:rPr>
          <w:rFonts w:cs="Times New Roman"/>
          <w:noProof/>
          <w:sz w:val="18"/>
          <w:szCs w:val="18"/>
        </w:rPr>
        <w:t xml:space="preserve">), </w:t>
      </w:r>
      <w:hyperlink w:anchor="_ENREF_3" w:tooltip="Grimes, 2006 #1666" w:history="1">
        <w:r w:rsidRPr="00550037">
          <w:rPr>
            <w:rFonts w:cs="Times New Roman"/>
            <w:noProof/>
            <w:sz w:val="18"/>
            <w:szCs w:val="18"/>
          </w:rPr>
          <w:t>Grimes et al. (2006</w:t>
        </w:r>
      </w:hyperlink>
      <w:r w:rsidRPr="00550037">
        <w:rPr>
          <w:rFonts w:cs="Times New Roman"/>
          <w:noProof/>
          <w:sz w:val="18"/>
          <w:szCs w:val="18"/>
        </w:rPr>
        <w:t xml:space="preserve">).  For assessments of economic costs see </w:t>
      </w:r>
      <w:proofErr w:type="spellStart"/>
      <w:r w:rsidRPr="002B7209">
        <w:rPr>
          <w:rFonts w:cs="Times New Roman"/>
          <w:color w:val="1A1A1A"/>
          <w:sz w:val="18"/>
          <w:szCs w:val="18"/>
          <w:lang w:val="en-US" w:eastAsia="en-US"/>
        </w:rPr>
        <w:t>Vlassoff</w:t>
      </w:r>
      <w:proofErr w:type="spellEnd"/>
      <w:r w:rsidRPr="00B90A88">
        <w:rPr>
          <w:rFonts w:cs="Times New Roman"/>
          <w:color w:val="1A1A1A"/>
          <w:sz w:val="18"/>
          <w:szCs w:val="18"/>
          <w:lang w:val="en-US" w:eastAsia="en-US"/>
        </w:rPr>
        <w:t xml:space="preserve"> et all (2008)</w:t>
      </w:r>
    </w:p>
  </w:footnote>
  <w:footnote w:id="8">
    <w:p w14:paraId="7ED28AED" w14:textId="15102E88" w:rsidR="00782701" w:rsidRPr="00550037" w:rsidRDefault="00782701">
      <w:pPr>
        <w:pStyle w:val="FootnoteText"/>
        <w:rPr>
          <w:rFonts w:cs="Times New Roman"/>
          <w:sz w:val="18"/>
          <w:szCs w:val="18"/>
        </w:rPr>
      </w:pPr>
      <w:r w:rsidRPr="00B90A88">
        <w:rPr>
          <w:rStyle w:val="FootnoteReference"/>
          <w:rFonts w:cs="Times New Roman"/>
          <w:sz w:val="18"/>
          <w:szCs w:val="18"/>
        </w:rPr>
        <w:footnoteRef/>
      </w:r>
      <w:r w:rsidRPr="00550037">
        <w:rPr>
          <w:rFonts w:cs="Times New Roman"/>
          <w:sz w:val="18"/>
          <w:szCs w:val="18"/>
        </w:rPr>
        <w:t xml:space="preserve"> For conceptual work on systemic effects of criminalization see </w:t>
      </w:r>
      <w:r w:rsidRPr="00550037">
        <w:rPr>
          <w:rFonts w:cs="Times New Roman"/>
          <w:sz w:val="18"/>
          <w:szCs w:val="18"/>
        </w:rPr>
        <w:fldChar w:fldCharType="begin">
          <w:fldData xml:space="preserve">PEVuZE5vdGU+PENpdGU+PEF1dGhvcj5BaG1lZDwvQXV0aG9yPjxZZWFyPjIwMTE8L1llYXI+PFJl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</w:fldData>
        </w:fldChar>
      </w:r>
      <w:r w:rsidRPr="00550037">
        <w:rPr>
          <w:rFonts w:cs="Times New Roman"/>
          <w:sz w:val="18"/>
          <w:szCs w:val="18"/>
        </w:rPr>
        <w:instrText xml:space="preserve"> ADDIN EN.CITE </w:instrText>
      </w:r>
      <w:r w:rsidRPr="00550037">
        <w:rPr>
          <w:rFonts w:cs="Times New Roman"/>
          <w:sz w:val="18"/>
          <w:szCs w:val="18"/>
        </w:rPr>
        <w:fldChar w:fldCharType="begin">
          <w:fldData xml:space="preserve">PEVuZE5vdGU+PENpdGU+PEF1dGhvcj5BaG1lZDwvQXV0aG9yPjxZZWFyPjIwMTE8L1llYXI+PFJl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</w:fldData>
        </w:fldChar>
      </w:r>
      <w:r w:rsidRPr="00550037">
        <w:rPr>
          <w:rFonts w:cs="Times New Roman"/>
          <w:sz w:val="18"/>
          <w:szCs w:val="18"/>
        </w:rPr>
        <w:instrText xml:space="preserve"> ADDIN EN.CITE.DATA </w:instrText>
      </w:r>
      <w:r w:rsidRPr="00550037">
        <w:rPr>
          <w:rFonts w:cs="Times New Roman"/>
          <w:sz w:val="18"/>
          <w:szCs w:val="18"/>
        </w:rPr>
      </w:r>
      <w:r w:rsidRPr="00550037">
        <w:rPr>
          <w:rFonts w:cs="Times New Roman"/>
          <w:sz w:val="18"/>
          <w:szCs w:val="18"/>
        </w:rPr>
        <w:fldChar w:fldCharType="end"/>
      </w:r>
      <w:r w:rsidRPr="00550037">
        <w:rPr>
          <w:rFonts w:cs="Times New Roman"/>
          <w:sz w:val="18"/>
          <w:szCs w:val="18"/>
        </w:rPr>
      </w:r>
      <w:r w:rsidRPr="00550037">
        <w:rPr>
          <w:rFonts w:cs="Times New Roman"/>
          <w:sz w:val="18"/>
          <w:szCs w:val="18"/>
        </w:rPr>
        <w:fldChar w:fldCharType="separate"/>
      </w:r>
      <w:r w:rsidRPr="00550037">
        <w:rPr>
          <w:rFonts w:cs="Times New Roman"/>
          <w:noProof/>
          <w:sz w:val="18"/>
          <w:szCs w:val="18"/>
        </w:rPr>
        <w:t>(Ahmed, Kaplan, Symington, and Kamodi, 2011), (Meyer, 2003), (Grimes, Benson, Singh, Romero, Ganatra, Okonofua, and Shah, 2006)</w:t>
      </w:r>
      <w:r w:rsidRPr="00550037">
        <w:rPr>
          <w:rFonts w:cs="Times New Roman"/>
          <w:sz w:val="18"/>
          <w:szCs w:val="18"/>
        </w:rPr>
        <w:fldChar w:fldCharType="end"/>
      </w:r>
    </w:p>
  </w:footnote>
  <w:footnote w:id="9">
    <w:p w14:paraId="6E2892AB" w14:textId="77777777" w:rsidR="00782701" w:rsidRPr="00B90A88" w:rsidRDefault="00782701" w:rsidP="00933F4A">
      <w:pPr>
        <w:pStyle w:val="FootnoteText"/>
        <w:rPr>
          <w:rFonts w:cs="Times New Roman"/>
          <w:sz w:val="18"/>
          <w:szCs w:val="18"/>
        </w:rPr>
      </w:pPr>
      <w:r w:rsidRPr="002B7209">
        <w:rPr>
          <w:rStyle w:val="FootnoteReference"/>
          <w:rFonts w:cs="Times New Roman"/>
          <w:sz w:val="18"/>
          <w:szCs w:val="18"/>
        </w:rPr>
        <w:footnoteRef/>
      </w:r>
      <w:r w:rsidRPr="00B90A88">
        <w:rPr>
          <w:rFonts w:cs="Times New Roman"/>
          <w:sz w:val="18"/>
          <w:szCs w:val="18"/>
        </w:rPr>
        <w:t xml:space="preserve"> Is sometimes controversial in itself: e.g., laws making HIV positive people criminally liable for transmitting the virus to partners.</w:t>
      </w:r>
    </w:p>
  </w:footnote>
  <w:footnote w:id="10">
    <w:p w14:paraId="258F8B9B" w14:textId="329CD65A" w:rsidR="00782701" w:rsidRPr="002B7209" w:rsidRDefault="00782701" w:rsidP="00933F4A">
      <w:pPr>
        <w:spacing w:before="0" w:after="0"/>
        <w:rPr>
          <w:rFonts w:cs="Times New Roman"/>
          <w:sz w:val="18"/>
          <w:szCs w:val="18"/>
        </w:rPr>
      </w:pPr>
      <w:r w:rsidRPr="002B7209">
        <w:rPr>
          <w:rStyle w:val="FootnoteReference"/>
          <w:rFonts w:cs="Times New Roman"/>
          <w:sz w:val="18"/>
          <w:szCs w:val="18"/>
        </w:rPr>
        <w:footnoteRef/>
      </w:r>
      <w:r w:rsidRPr="002B7209">
        <w:rPr>
          <w:rFonts w:cs="Times New Roman"/>
          <w:sz w:val="18"/>
          <w:szCs w:val="18"/>
        </w:rPr>
        <w:t xml:space="preserve"> Criminalisation is also advocated/ defended based on a mix of health and other arguments (e.g. rape, domestic violence, sex work). </w:t>
      </w:r>
    </w:p>
  </w:footnote>
  <w:footnote w:id="11">
    <w:p w14:paraId="5E327AC1" w14:textId="00ECFDD5" w:rsidR="00782701" w:rsidRPr="00550037" w:rsidRDefault="00782701">
      <w:pPr>
        <w:pStyle w:val="FootnoteText"/>
        <w:rPr>
          <w:rFonts w:cs="Times New Roman"/>
          <w:sz w:val="18"/>
          <w:szCs w:val="18"/>
        </w:rPr>
      </w:pPr>
      <w:r w:rsidRPr="00550037">
        <w:rPr>
          <w:rStyle w:val="FootnoteReference"/>
          <w:rFonts w:cs="Times New Roman"/>
          <w:sz w:val="18"/>
          <w:szCs w:val="18"/>
        </w:rPr>
        <w:footnoteRef/>
      </w:r>
      <w:r w:rsidRPr="00550037">
        <w:rPr>
          <w:rFonts w:cs="Times New Roman"/>
          <w:sz w:val="18"/>
          <w:szCs w:val="18"/>
        </w:rPr>
        <w:t xml:space="preserve"> Here we draw primarily on new instutitionalism in sociological theory, analysing how </w:t>
      </w:r>
      <w:r w:rsidRPr="00550037">
        <w:rPr>
          <w:rFonts w:cs="Times New Roman"/>
          <w:color w:val="1C1C1C"/>
          <w:sz w:val="18"/>
          <w:szCs w:val="18"/>
          <w:lang w:val="en-US" w:eastAsia="en-US"/>
        </w:rPr>
        <w:t>institutions influence human behavior through rules, norms, and other frameworks. See for example</w:t>
      </w:r>
      <w:r w:rsidRPr="002B7209">
        <w:rPr>
          <w:rFonts w:cs="Times New Roman"/>
          <w:color w:val="1C1C1C"/>
          <w:sz w:val="18"/>
          <w:szCs w:val="18"/>
          <w:lang w:val="en-US" w:eastAsia="en-US"/>
        </w:rPr>
        <w:t xml:space="preserve"> </w:t>
      </w:r>
      <w:r w:rsidRPr="00B90A88">
        <w:rPr>
          <w:rFonts w:cs="Times New Roman"/>
          <w:color w:val="1C1C1C"/>
          <w:sz w:val="18"/>
          <w:szCs w:val="18"/>
          <w:lang w:val="en-US" w:eastAsia="en-US"/>
        </w:rPr>
        <w:t>DiMaggio &amp; Powell 2012; March &amp; Olsen 1984</w:t>
      </w:r>
      <w:r w:rsidRPr="00550037">
        <w:rPr>
          <w:b/>
          <w:vanish/>
          <w:sz w:val="18"/>
          <w:szCs w:val="18"/>
        </w:rPr>
        <w:t xml:space="preserve"> otivation nd Olsen, J. (1984ll (eds)on daa on pose a risk)sessment and volve) y researchingr countries. a and East Africa metho</w:t>
      </w:r>
      <w:r w:rsidRPr="002B7209">
        <w:rPr>
          <w:rFonts w:cs="Times New Roman"/>
          <w:color w:val="1C1C1C"/>
          <w:sz w:val="18"/>
          <w:szCs w:val="18"/>
          <w:lang w:val="en-US" w:eastAsia="en-US"/>
        </w:rPr>
        <w:t>).</w:t>
      </w:r>
      <w:r w:rsidRPr="00B90A88">
        <w:rPr>
          <w:rFonts w:cs="Times New Roman"/>
          <w:color w:val="1C1C1C"/>
          <w:sz w:val="18"/>
          <w:szCs w:val="18"/>
          <w:lang w:val="en-US" w:eastAsia="en-US"/>
        </w:rPr>
        <w:t xml:space="preserve"> </w:t>
      </w:r>
      <w:r w:rsidRPr="00550037">
        <w:rPr>
          <w:rFonts w:cs="Times New Roman"/>
          <w:sz w:val="18"/>
          <w:szCs w:val="18"/>
        </w:rPr>
        <w:t xml:space="preserve">  </w:t>
      </w:r>
    </w:p>
  </w:footnote>
  <w:footnote w:id="12">
    <w:p w14:paraId="0EEB78ED" w14:textId="0CA2438A" w:rsidR="00782701" w:rsidRPr="00550037" w:rsidRDefault="00782701" w:rsidP="005E4C42">
      <w:pPr>
        <w:pStyle w:val="FootnoteText"/>
        <w:rPr>
          <w:rFonts w:cs="Times New Roman"/>
          <w:sz w:val="18"/>
          <w:szCs w:val="18"/>
        </w:rPr>
      </w:pPr>
      <w:r w:rsidRPr="002B7209">
        <w:rPr>
          <w:rStyle w:val="FootnoteReference"/>
          <w:rFonts w:cs="Times New Roman"/>
          <w:sz w:val="18"/>
          <w:szCs w:val="18"/>
        </w:rPr>
        <w:footnoteRef/>
      </w:r>
      <w:r w:rsidRPr="00B90A88">
        <w:rPr>
          <w:rFonts w:cs="Times New Roman"/>
          <w:sz w:val="18"/>
          <w:szCs w:val="18"/>
        </w:rPr>
        <w:t xml:space="preserve">  With the </w:t>
      </w:r>
      <w:proofErr w:type="spellStart"/>
      <w:r w:rsidRPr="00B90A88">
        <w:rPr>
          <w:rFonts w:cs="Times New Roman"/>
          <w:sz w:val="18"/>
          <w:szCs w:val="18"/>
        </w:rPr>
        <w:t>exeption</w:t>
      </w:r>
      <w:proofErr w:type="spellEnd"/>
      <w:r w:rsidRPr="00B90A88">
        <w:rPr>
          <w:rFonts w:cs="Times New Roman"/>
          <w:sz w:val="18"/>
          <w:szCs w:val="18"/>
        </w:rPr>
        <w:t xml:space="preserve"> of Tunisia and South Africa </w:t>
      </w:r>
      <w:r w:rsidRPr="00C07383">
        <w:rPr>
          <w:rFonts w:cs="Times New Roman"/>
          <w:sz w:val="18"/>
          <w:szCs w:val="18"/>
        </w:rPr>
        <w:t>all the countries include</w:t>
      </w:r>
      <w:r w:rsidRPr="00125E3D">
        <w:rPr>
          <w:rFonts w:cs="Times New Roman"/>
          <w:sz w:val="18"/>
          <w:szCs w:val="18"/>
        </w:rPr>
        <w:t>d</w:t>
      </w:r>
      <w:r w:rsidRPr="0020716A">
        <w:rPr>
          <w:rFonts w:cs="Times New Roman"/>
          <w:sz w:val="18"/>
          <w:szCs w:val="18"/>
        </w:rPr>
        <w:t xml:space="preserve"> in the study qualify as low or lower </w:t>
      </w:r>
      <w:proofErr w:type="gramStart"/>
      <w:r w:rsidRPr="0020716A">
        <w:rPr>
          <w:rFonts w:cs="Times New Roman"/>
          <w:sz w:val="18"/>
          <w:szCs w:val="18"/>
        </w:rPr>
        <w:t>middle in</w:t>
      </w:r>
      <w:r w:rsidRPr="00715006">
        <w:rPr>
          <w:rFonts w:cs="Times New Roman"/>
          <w:sz w:val="18"/>
          <w:szCs w:val="18"/>
        </w:rPr>
        <w:t>come</w:t>
      </w:r>
      <w:proofErr w:type="gramEnd"/>
      <w:r w:rsidRPr="00715006">
        <w:rPr>
          <w:rFonts w:cs="Times New Roman"/>
          <w:sz w:val="18"/>
          <w:szCs w:val="18"/>
        </w:rPr>
        <w:t xml:space="preserve"> countries. Five of them (Mozambique, Ethiopia, Malawi, Uganda and Sudan) are among the priority countries identified in the </w:t>
      </w:r>
      <w:proofErr w:type="spellStart"/>
      <w:r w:rsidRPr="00715006">
        <w:rPr>
          <w:rFonts w:cs="Times New Roman"/>
          <w:sz w:val="18"/>
          <w:szCs w:val="18"/>
        </w:rPr>
        <w:t>Globvac</w:t>
      </w:r>
      <w:proofErr w:type="spellEnd"/>
      <w:r w:rsidRPr="00715006">
        <w:rPr>
          <w:rFonts w:cs="Times New Roman"/>
          <w:sz w:val="18"/>
          <w:szCs w:val="18"/>
        </w:rPr>
        <w:t xml:space="preserve"> call. Tunisia is included in the study for scientific reasons as it is the only of the Moslem countries that has legali</w:t>
      </w:r>
      <w:r w:rsidRPr="00550037">
        <w:rPr>
          <w:rFonts w:cs="Times New Roman"/>
          <w:sz w:val="18"/>
          <w:szCs w:val="18"/>
        </w:rPr>
        <w:t xml:space="preserve">zed abortion (on demand since 1973). South Africa, included on the recommendation of the GLOBVAC committee, represents an interesting case with liberal law on both abortion and same sex relations for two decades, but with continued and increasing politicization of the latter.  </w:t>
      </w:r>
    </w:p>
  </w:footnote>
  <w:footnote w:id="13">
    <w:p w14:paraId="7A8AD7BD" w14:textId="77777777" w:rsidR="00782701" w:rsidRPr="00550037" w:rsidRDefault="00782701" w:rsidP="009676F6">
      <w:pPr>
        <w:pStyle w:val="FootnoteText"/>
        <w:rPr>
          <w:rFonts w:cs="Times New Roman"/>
          <w:sz w:val="18"/>
          <w:szCs w:val="18"/>
          <w:lang w:val="en-US"/>
        </w:rPr>
      </w:pPr>
      <w:r w:rsidRPr="00550037">
        <w:rPr>
          <w:rStyle w:val="FootnoteReference"/>
          <w:rFonts w:cs="Times New Roman"/>
          <w:sz w:val="18"/>
          <w:szCs w:val="18"/>
        </w:rPr>
        <w:footnoteRef/>
      </w:r>
      <w:r w:rsidRPr="00550037">
        <w:rPr>
          <w:rFonts w:cs="Times New Roman"/>
          <w:sz w:val="18"/>
          <w:szCs w:val="18"/>
        </w:rPr>
        <w:t xml:space="preserve"> </w:t>
      </w:r>
      <w:r w:rsidRPr="00550037">
        <w:rPr>
          <w:rFonts w:cs="Times New Roman"/>
          <w:sz w:val="18"/>
          <w:szCs w:val="18"/>
          <w:lang w:val="en-US"/>
        </w:rPr>
        <w:t xml:space="preserve">With the exception of Morocco which criminalizes </w:t>
      </w:r>
      <w:r w:rsidRPr="00550037">
        <w:rPr>
          <w:rFonts w:cs="Times New Roman"/>
          <w:color w:val="333333"/>
          <w:sz w:val="18"/>
          <w:szCs w:val="18"/>
          <w:lang w:val="en-US"/>
        </w:rPr>
        <w:t>“lewd or unnatural acts with an individual of the same sex.”</w:t>
      </w:r>
    </w:p>
  </w:footnote>
  <w:footnote w:id="14">
    <w:p w14:paraId="3B835DFA" w14:textId="3FB7E0F5" w:rsidR="00782701" w:rsidRPr="00C07383" w:rsidRDefault="00782701" w:rsidP="00593191">
      <w:pPr>
        <w:spacing w:before="0" w:after="0"/>
        <w:jc w:val="left"/>
        <w:rPr>
          <w:rFonts w:cs="Times New Roman"/>
          <w:color w:val="FF0000"/>
          <w:sz w:val="18"/>
          <w:szCs w:val="18"/>
        </w:rPr>
      </w:pPr>
      <w:r w:rsidRPr="002B7209">
        <w:rPr>
          <w:rStyle w:val="FootnoteReference"/>
          <w:rFonts w:cs="Times New Roman"/>
          <w:sz w:val="18"/>
          <w:szCs w:val="18"/>
        </w:rPr>
        <w:footnoteRef/>
      </w:r>
      <w:r w:rsidRPr="002B7209">
        <w:rPr>
          <w:rFonts w:cs="Times New Roman"/>
          <w:sz w:val="18"/>
          <w:szCs w:val="18"/>
        </w:rPr>
        <w:t xml:space="preserve"> Direct effects on physical health e.g., mortality, disability, suicide </w:t>
      </w:r>
      <w:r w:rsidRPr="00B90A88">
        <w:rPr>
          <w:rFonts w:cs="Times New Roman"/>
          <w:sz w:val="18"/>
          <w:szCs w:val="18"/>
        </w:rPr>
        <w:t xml:space="preserve">and self-injury, HIV will not be systematically included in the study as this is too difficult to reliably assess with existing data. </w:t>
      </w:r>
    </w:p>
  </w:footnote>
  <w:footnote w:id="15">
    <w:p w14:paraId="39B92473" w14:textId="77777777" w:rsidR="00782701" w:rsidRPr="00C07383" w:rsidRDefault="00782701">
      <w:pPr>
        <w:pStyle w:val="FootnoteText"/>
        <w:rPr>
          <w:rFonts w:cs="Times New Roman"/>
          <w:sz w:val="18"/>
          <w:szCs w:val="18"/>
        </w:rPr>
      </w:pPr>
      <w:r w:rsidRPr="00C07383">
        <w:rPr>
          <w:rStyle w:val="FootnoteReference"/>
          <w:rFonts w:cs="Times New Roman"/>
          <w:sz w:val="18"/>
          <w:szCs w:val="18"/>
        </w:rPr>
        <w:footnoteRef/>
      </w:r>
      <w:r w:rsidRPr="00C07383">
        <w:rPr>
          <w:rFonts w:cs="Times New Roman"/>
          <w:sz w:val="18"/>
          <w:szCs w:val="18"/>
        </w:rPr>
        <w:t xml:space="preserve"> Read more about the project www.lawandsocialtransformation.no/project/sexual-and-reproductive-rights-lawfare-global-battles/</w:t>
      </w:r>
    </w:p>
  </w:footnote>
  <w:footnote w:id="16">
    <w:p w14:paraId="0EB82772" w14:textId="77777777" w:rsidR="00782701" w:rsidRPr="00550037" w:rsidRDefault="00782701">
      <w:pPr>
        <w:pStyle w:val="FootnoteText"/>
        <w:rPr>
          <w:rFonts w:cs="Times New Roman"/>
          <w:sz w:val="18"/>
          <w:szCs w:val="18"/>
        </w:rPr>
      </w:pPr>
      <w:r w:rsidRPr="00550037">
        <w:rPr>
          <w:rStyle w:val="FootnoteReference"/>
          <w:rFonts w:cs="Times New Roman"/>
          <w:sz w:val="18"/>
          <w:szCs w:val="18"/>
        </w:rPr>
        <w:footnoteRef/>
      </w:r>
      <w:r w:rsidRPr="00550037">
        <w:rPr>
          <w:rFonts w:cs="Times New Roman"/>
          <w:sz w:val="18"/>
          <w:szCs w:val="18"/>
        </w:rPr>
        <w:t xml:space="preserve"> A book project on SRR </w:t>
      </w:r>
      <w:proofErr w:type="spellStart"/>
      <w:r w:rsidRPr="00550037">
        <w:rPr>
          <w:rFonts w:cs="Times New Roman"/>
          <w:sz w:val="18"/>
          <w:szCs w:val="18"/>
        </w:rPr>
        <w:t>lawfare</w:t>
      </w:r>
      <w:proofErr w:type="spellEnd"/>
      <w:r w:rsidRPr="00550037">
        <w:rPr>
          <w:rFonts w:cs="Times New Roman"/>
          <w:sz w:val="18"/>
          <w:szCs w:val="18"/>
        </w:rPr>
        <w:t xml:space="preserve"> before International Courts (ed. Gloppen &amp; Langford) is part of the </w:t>
      </w:r>
      <w:proofErr w:type="spellStart"/>
      <w:r w:rsidRPr="00550037">
        <w:rPr>
          <w:rFonts w:cs="Times New Roman"/>
          <w:b/>
          <w:sz w:val="18"/>
          <w:szCs w:val="18"/>
        </w:rPr>
        <w:t>PluriCourts</w:t>
      </w:r>
      <w:proofErr w:type="spellEnd"/>
      <w:r w:rsidRPr="00550037">
        <w:rPr>
          <w:rFonts w:cs="Times New Roman"/>
          <w:sz w:val="18"/>
          <w:szCs w:val="18"/>
        </w:rPr>
        <w:t xml:space="preserve"> Centre, </w:t>
      </w:r>
      <w:proofErr w:type="spellStart"/>
      <w:r w:rsidRPr="00550037">
        <w:rPr>
          <w:rFonts w:cs="Times New Roman"/>
          <w:sz w:val="18"/>
          <w:szCs w:val="18"/>
        </w:rPr>
        <w:t>UiO</w:t>
      </w:r>
      <w:proofErr w:type="spellEnd"/>
      <w:r w:rsidRPr="00550037">
        <w:rPr>
          <w:rFonts w:cs="Times New Roman"/>
          <w:sz w:val="18"/>
          <w:szCs w:val="18"/>
        </w:rPr>
        <w:t>.</w:t>
      </w:r>
    </w:p>
  </w:footnote>
  <w:footnote w:id="17">
    <w:p w14:paraId="49CE07D2" w14:textId="77777777" w:rsidR="00782701" w:rsidRPr="00550037" w:rsidRDefault="00782701">
      <w:pPr>
        <w:pStyle w:val="FootnoteText"/>
        <w:rPr>
          <w:rFonts w:cs="Times New Roman"/>
          <w:sz w:val="18"/>
          <w:szCs w:val="18"/>
        </w:rPr>
      </w:pPr>
      <w:r w:rsidRPr="00550037">
        <w:rPr>
          <w:rStyle w:val="FootnoteReference"/>
          <w:rFonts w:cs="Times New Roman"/>
          <w:sz w:val="18"/>
          <w:szCs w:val="18"/>
        </w:rPr>
        <w:footnoteRef/>
      </w:r>
      <w:r w:rsidRPr="00550037">
        <w:rPr>
          <w:rFonts w:cs="Times New Roman"/>
          <w:sz w:val="18"/>
          <w:szCs w:val="18"/>
        </w:rPr>
        <w:t xml:space="preserve"> Read more about the project </w:t>
      </w:r>
      <w:proofErr w:type="gramStart"/>
      <w:r w:rsidRPr="00550037">
        <w:rPr>
          <w:rFonts w:cs="Times New Roman"/>
          <w:sz w:val="18"/>
          <w:szCs w:val="18"/>
        </w:rPr>
        <w:t>here  http</w:t>
      </w:r>
      <w:proofErr w:type="gramEnd"/>
      <w:r w:rsidRPr="00550037">
        <w:rPr>
          <w:rFonts w:cs="Times New Roman"/>
          <w:sz w:val="18"/>
          <w:szCs w:val="18"/>
        </w:rPr>
        <w:t xml:space="preserve">://www.lawandsocialtransformation.no/project/abortion-rights-lawfare-in-latin-america/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A72ED" w14:textId="77777777" w:rsidR="00C72C81" w:rsidRDefault="00C72C8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7F797" w14:textId="18C8F7FF" w:rsidR="00782701" w:rsidRPr="002726B4" w:rsidRDefault="00C72C81" w:rsidP="00C72C81">
    <w:pPr>
      <w:widowControl w:val="0"/>
      <w:autoSpaceDE w:val="0"/>
      <w:autoSpaceDN w:val="0"/>
      <w:adjustRightInd w:val="0"/>
      <w:spacing w:after="240"/>
      <w:jc w:val="right"/>
      <w:rPr>
        <w:rFonts w:cs="Times New Roman"/>
      </w:rPr>
    </w:pPr>
    <w:r>
      <w:rPr>
        <w:rFonts w:cs="Times New Roman"/>
        <w:i/>
      </w:rPr>
      <w:t xml:space="preserve">Gloppen - </w:t>
    </w:r>
    <w:bookmarkStart w:id="0" w:name="_GoBack"/>
    <w:bookmarkEnd w:id="0"/>
    <w:r w:rsidR="00782701" w:rsidRPr="00B74DEA">
      <w:rPr>
        <w:rFonts w:cs="Times New Roman"/>
        <w:i/>
      </w:rPr>
      <w:t>Political determinants of sexual and reproductive health</w:t>
    </w:r>
    <w:r>
      <w:rPr>
        <w:rFonts w:cs="Times New Roman"/>
        <w:i/>
      </w:rPr>
      <w:t xml:space="preserve"> (please</w:t>
    </w:r>
    <w:r w:rsidR="00782701">
      <w:rPr>
        <w:rFonts w:cs="Times New Roman"/>
        <w:i/>
      </w:rPr>
      <w:t xml:space="preserve"> </w:t>
    </w:r>
    <w:r>
      <w:rPr>
        <w:rFonts w:cs="Times New Roman"/>
        <w:i/>
      </w:rPr>
      <w:t>do not quite without permissio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8D43F" w14:textId="77777777" w:rsidR="00C72C81" w:rsidRDefault="00C72C8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DA2E8F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01E7A9E"/>
    <w:multiLevelType w:val="hybridMultilevel"/>
    <w:tmpl w:val="7EAAA64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1343921"/>
    <w:multiLevelType w:val="hybridMultilevel"/>
    <w:tmpl w:val="A55A1D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8C44AF"/>
    <w:multiLevelType w:val="hybridMultilevel"/>
    <w:tmpl w:val="D2549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6C2988"/>
    <w:multiLevelType w:val="hybridMultilevel"/>
    <w:tmpl w:val="E8140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7B470A"/>
    <w:multiLevelType w:val="hybridMultilevel"/>
    <w:tmpl w:val="A94665E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B953BA"/>
    <w:multiLevelType w:val="hybridMultilevel"/>
    <w:tmpl w:val="DCAAE6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356FF4"/>
    <w:multiLevelType w:val="hybridMultilevel"/>
    <w:tmpl w:val="2A903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9E623E"/>
    <w:multiLevelType w:val="hybridMultilevel"/>
    <w:tmpl w:val="44E0A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173C8A"/>
    <w:multiLevelType w:val="hybridMultilevel"/>
    <w:tmpl w:val="D5AA9A16"/>
    <w:lvl w:ilvl="0" w:tplc="8452BE9A">
      <w:start w:val="17"/>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231615"/>
    <w:multiLevelType w:val="hybridMultilevel"/>
    <w:tmpl w:val="7486D996"/>
    <w:lvl w:ilvl="0" w:tplc="10CA9826">
      <w:numFmt w:val="bullet"/>
      <w:lvlText w:val="-"/>
      <w:lvlJc w:val="left"/>
      <w:pPr>
        <w:ind w:left="720" w:hanging="360"/>
      </w:pPr>
      <w:rPr>
        <w:rFonts w:ascii="Times New Roman" w:eastAsiaTheme="minorEastAsia"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4D5D1E75"/>
    <w:multiLevelType w:val="hybridMultilevel"/>
    <w:tmpl w:val="28887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5E5A81"/>
    <w:multiLevelType w:val="hybridMultilevel"/>
    <w:tmpl w:val="7CBCAE98"/>
    <w:lvl w:ilvl="0" w:tplc="65446B36">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9E59E9"/>
    <w:multiLevelType w:val="hybridMultilevel"/>
    <w:tmpl w:val="34F8825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4E194E3E"/>
    <w:multiLevelType w:val="hybridMultilevel"/>
    <w:tmpl w:val="C6C064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55A61917"/>
    <w:multiLevelType w:val="hybridMultilevel"/>
    <w:tmpl w:val="6C1E5B5A"/>
    <w:lvl w:ilvl="0" w:tplc="49362616">
      <w:start w:val="2"/>
      <w:numFmt w:val="bullet"/>
      <w:lvlText w:val="–"/>
      <w:lvlJc w:val="left"/>
      <w:pPr>
        <w:ind w:left="720" w:hanging="360"/>
      </w:pPr>
      <w:rPr>
        <w:rFonts w:ascii="Calibri" w:eastAsiaTheme="majorEastAsia" w:hAnsi="Calibri" w:cstheme="maj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7953603"/>
    <w:multiLevelType w:val="hybridMultilevel"/>
    <w:tmpl w:val="7DEA0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F94330"/>
    <w:multiLevelType w:val="hybridMultilevel"/>
    <w:tmpl w:val="794E29DC"/>
    <w:lvl w:ilvl="0" w:tplc="49362616">
      <w:start w:val="2"/>
      <w:numFmt w:val="bullet"/>
      <w:lvlText w:val="–"/>
      <w:lvlJc w:val="left"/>
      <w:pPr>
        <w:ind w:left="720" w:hanging="360"/>
      </w:pPr>
      <w:rPr>
        <w:rFonts w:ascii="Calibri" w:eastAsiaTheme="majorEastAsia" w:hAnsi="Calibr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E215C6"/>
    <w:multiLevelType w:val="hybridMultilevel"/>
    <w:tmpl w:val="15E665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4"/>
  </w:num>
  <w:num w:numId="4">
    <w:abstractNumId w:val="8"/>
  </w:num>
  <w:num w:numId="5">
    <w:abstractNumId w:val="7"/>
  </w:num>
  <w:num w:numId="6">
    <w:abstractNumId w:val="16"/>
  </w:num>
  <w:num w:numId="7">
    <w:abstractNumId w:val="14"/>
  </w:num>
  <w:num w:numId="8">
    <w:abstractNumId w:val="1"/>
  </w:num>
  <w:num w:numId="9">
    <w:abstractNumId w:val="3"/>
  </w:num>
  <w:num w:numId="10">
    <w:abstractNumId w:val="6"/>
  </w:num>
  <w:num w:numId="11">
    <w:abstractNumId w:val="12"/>
  </w:num>
  <w:num w:numId="12">
    <w:abstractNumId w:val="15"/>
  </w:num>
  <w:num w:numId="13">
    <w:abstractNumId w:val="17"/>
  </w:num>
  <w:num w:numId="14">
    <w:abstractNumId w:val="0"/>
  </w:num>
  <w:num w:numId="15">
    <w:abstractNumId w:val="11"/>
  </w:num>
  <w:num w:numId="16">
    <w:abstractNumId w:val="5"/>
  </w:num>
  <w:num w:numId="17">
    <w:abstractNumId w:val="13"/>
  </w:num>
  <w:num w:numId="18">
    <w:abstractNumId w:val="10"/>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 - Development and Chang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asz9aava290aefastptsrreswaxfatzt5x&quot;&gt;My EndNote Library-Saved-Saved-Saved-Saved-Saved&lt;record-ids&gt;&lt;item&gt;1662&lt;/item&gt;&lt;item&gt;1665&lt;/item&gt;&lt;item&gt;1666&lt;/item&gt;&lt;item&gt;1914&lt;/item&gt;&lt;item&gt;1921&lt;/item&gt;&lt;item&gt;1924&lt;/item&gt;&lt;item&gt;1956&lt;/item&gt;&lt;/record-ids&gt;&lt;/item&gt;&lt;/Libraries&gt;"/>
  </w:docVars>
  <w:rsids>
    <w:rsidRoot w:val="00627686"/>
    <w:rsid w:val="00000A86"/>
    <w:rsid w:val="00010707"/>
    <w:rsid w:val="00010B94"/>
    <w:rsid w:val="00014654"/>
    <w:rsid w:val="00020530"/>
    <w:rsid w:val="00021864"/>
    <w:rsid w:val="00024F18"/>
    <w:rsid w:val="00027A70"/>
    <w:rsid w:val="00027B88"/>
    <w:rsid w:val="0003097B"/>
    <w:rsid w:val="00030D23"/>
    <w:rsid w:val="00034818"/>
    <w:rsid w:val="00035D5F"/>
    <w:rsid w:val="00040C3C"/>
    <w:rsid w:val="00042E75"/>
    <w:rsid w:val="000440A9"/>
    <w:rsid w:val="00047A4E"/>
    <w:rsid w:val="00050167"/>
    <w:rsid w:val="00050C28"/>
    <w:rsid w:val="000526B0"/>
    <w:rsid w:val="000614CF"/>
    <w:rsid w:val="00063470"/>
    <w:rsid w:val="000666A1"/>
    <w:rsid w:val="00067F1E"/>
    <w:rsid w:val="00073D04"/>
    <w:rsid w:val="000767D1"/>
    <w:rsid w:val="0009568A"/>
    <w:rsid w:val="00096FBE"/>
    <w:rsid w:val="000A00D7"/>
    <w:rsid w:val="000A2508"/>
    <w:rsid w:val="000A389C"/>
    <w:rsid w:val="000A3EB7"/>
    <w:rsid w:val="000B004E"/>
    <w:rsid w:val="000B0C78"/>
    <w:rsid w:val="000B53EE"/>
    <w:rsid w:val="000B557F"/>
    <w:rsid w:val="000B6E35"/>
    <w:rsid w:val="000C2265"/>
    <w:rsid w:val="000D0008"/>
    <w:rsid w:val="000D00C0"/>
    <w:rsid w:val="000D062A"/>
    <w:rsid w:val="000D1FEA"/>
    <w:rsid w:val="000D54BC"/>
    <w:rsid w:val="000D64D3"/>
    <w:rsid w:val="000D7F73"/>
    <w:rsid w:val="000E0559"/>
    <w:rsid w:val="000E0B4B"/>
    <w:rsid w:val="000E1F0B"/>
    <w:rsid w:val="000E55E9"/>
    <w:rsid w:val="000E5FF6"/>
    <w:rsid w:val="000E7AF2"/>
    <w:rsid w:val="000E7EC6"/>
    <w:rsid w:val="000F2CF1"/>
    <w:rsid w:val="000F39D9"/>
    <w:rsid w:val="000F4A45"/>
    <w:rsid w:val="000F5720"/>
    <w:rsid w:val="000F5805"/>
    <w:rsid w:val="000F5AA2"/>
    <w:rsid w:val="000F68AE"/>
    <w:rsid w:val="000F73D6"/>
    <w:rsid w:val="00100D78"/>
    <w:rsid w:val="001043EA"/>
    <w:rsid w:val="00106CE4"/>
    <w:rsid w:val="00106FA1"/>
    <w:rsid w:val="00110175"/>
    <w:rsid w:val="001128BE"/>
    <w:rsid w:val="00112F87"/>
    <w:rsid w:val="0011682B"/>
    <w:rsid w:val="0012207D"/>
    <w:rsid w:val="00122CD3"/>
    <w:rsid w:val="00123FF2"/>
    <w:rsid w:val="00124C6B"/>
    <w:rsid w:val="00125E3D"/>
    <w:rsid w:val="001262D3"/>
    <w:rsid w:val="00127CF3"/>
    <w:rsid w:val="00131197"/>
    <w:rsid w:val="00132270"/>
    <w:rsid w:val="00133304"/>
    <w:rsid w:val="00133567"/>
    <w:rsid w:val="00133B7E"/>
    <w:rsid w:val="00134341"/>
    <w:rsid w:val="00134BA2"/>
    <w:rsid w:val="0014292A"/>
    <w:rsid w:val="0014711B"/>
    <w:rsid w:val="00147181"/>
    <w:rsid w:val="00147AEF"/>
    <w:rsid w:val="00150187"/>
    <w:rsid w:val="00150DB9"/>
    <w:rsid w:val="00152367"/>
    <w:rsid w:val="00153A7A"/>
    <w:rsid w:val="00153D53"/>
    <w:rsid w:val="00156377"/>
    <w:rsid w:val="00160166"/>
    <w:rsid w:val="0016302D"/>
    <w:rsid w:val="0016692D"/>
    <w:rsid w:val="00170019"/>
    <w:rsid w:val="00170205"/>
    <w:rsid w:val="001705E0"/>
    <w:rsid w:val="001707B9"/>
    <w:rsid w:val="00171605"/>
    <w:rsid w:val="001739E2"/>
    <w:rsid w:val="00175744"/>
    <w:rsid w:val="001810F2"/>
    <w:rsid w:val="00181D82"/>
    <w:rsid w:val="001820C4"/>
    <w:rsid w:val="00184641"/>
    <w:rsid w:val="001869EB"/>
    <w:rsid w:val="001873C8"/>
    <w:rsid w:val="00187A8A"/>
    <w:rsid w:val="00192019"/>
    <w:rsid w:val="00193941"/>
    <w:rsid w:val="00194929"/>
    <w:rsid w:val="00195784"/>
    <w:rsid w:val="001A0696"/>
    <w:rsid w:val="001A08EE"/>
    <w:rsid w:val="001A0FCF"/>
    <w:rsid w:val="001A46E8"/>
    <w:rsid w:val="001B1AE9"/>
    <w:rsid w:val="001B1C42"/>
    <w:rsid w:val="001B1CD6"/>
    <w:rsid w:val="001B1F38"/>
    <w:rsid w:val="001B303C"/>
    <w:rsid w:val="001B3219"/>
    <w:rsid w:val="001B63C0"/>
    <w:rsid w:val="001C120E"/>
    <w:rsid w:val="001C27E0"/>
    <w:rsid w:val="001C2E08"/>
    <w:rsid w:val="001C4206"/>
    <w:rsid w:val="001C446E"/>
    <w:rsid w:val="001C4C3C"/>
    <w:rsid w:val="001C5FFE"/>
    <w:rsid w:val="001C6C3E"/>
    <w:rsid w:val="001D347E"/>
    <w:rsid w:val="001D3D90"/>
    <w:rsid w:val="001E0479"/>
    <w:rsid w:val="001E148C"/>
    <w:rsid w:val="001E1FE8"/>
    <w:rsid w:val="001E2EEC"/>
    <w:rsid w:val="001E32C0"/>
    <w:rsid w:val="001E361C"/>
    <w:rsid w:val="001E4AA9"/>
    <w:rsid w:val="001E60BD"/>
    <w:rsid w:val="001E6AAB"/>
    <w:rsid w:val="001E6E32"/>
    <w:rsid w:val="001F04D3"/>
    <w:rsid w:val="001F0856"/>
    <w:rsid w:val="001F17E6"/>
    <w:rsid w:val="001F31E4"/>
    <w:rsid w:val="001F320B"/>
    <w:rsid w:val="001F393F"/>
    <w:rsid w:val="001F6C21"/>
    <w:rsid w:val="00201FDC"/>
    <w:rsid w:val="00202594"/>
    <w:rsid w:val="0020716A"/>
    <w:rsid w:val="002104B7"/>
    <w:rsid w:val="0021152C"/>
    <w:rsid w:val="00212D57"/>
    <w:rsid w:val="00213EBA"/>
    <w:rsid w:val="0022265D"/>
    <w:rsid w:val="00226BCF"/>
    <w:rsid w:val="00230194"/>
    <w:rsid w:val="00233BFD"/>
    <w:rsid w:val="00234004"/>
    <w:rsid w:val="002352BF"/>
    <w:rsid w:val="00235D38"/>
    <w:rsid w:val="00235FC4"/>
    <w:rsid w:val="00236D86"/>
    <w:rsid w:val="0024272C"/>
    <w:rsid w:val="00242DF7"/>
    <w:rsid w:val="00245203"/>
    <w:rsid w:val="00254D0B"/>
    <w:rsid w:val="00262CDA"/>
    <w:rsid w:val="00262EB9"/>
    <w:rsid w:val="00263DF1"/>
    <w:rsid w:val="002704B7"/>
    <w:rsid w:val="00270954"/>
    <w:rsid w:val="00270A64"/>
    <w:rsid w:val="0027191E"/>
    <w:rsid w:val="002726B4"/>
    <w:rsid w:val="0027277B"/>
    <w:rsid w:val="00272AD7"/>
    <w:rsid w:val="00274EA4"/>
    <w:rsid w:val="00275974"/>
    <w:rsid w:val="00275B89"/>
    <w:rsid w:val="002767CD"/>
    <w:rsid w:val="00280578"/>
    <w:rsid w:val="00280FB4"/>
    <w:rsid w:val="00282406"/>
    <w:rsid w:val="00284B2A"/>
    <w:rsid w:val="00284CA1"/>
    <w:rsid w:val="00286BBE"/>
    <w:rsid w:val="0029478A"/>
    <w:rsid w:val="002B1063"/>
    <w:rsid w:val="002B3AE9"/>
    <w:rsid w:val="002B539C"/>
    <w:rsid w:val="002B7209"/>
    <w:rsid w:val="002B78DC"/>
    <w:rsid w:val="002C1480"/>
    <w:rsid w:val="002C1C43"/>
    <w:rsid w:val="002C2A97"/>
    <w:rsid w:val="002C372E"/>
    <w:rsid w:val="002C69AB"/>
    <w:rsid w:val="002C6C32"/>
    <w:rsid w:val="002D094F"/>
    <w:rsid w:val="002D4233"/>
    <w:rsid w:val="002D5F17"/>
    <w:rsid w:val="002D75E3"/>
    <w:rsid w:val="002E0D08"/>
    <w:rsid w:val="002E1F20"/>
    <w:rsid w:val="002E3DDB"/>
    <w:rsid w:val="002E40F7"/>
    <w:rsid w:val="002E5236"/>
    <w:rsid w:val="002E57DB"/>
    <w:rsid w:val="002F15C5"/>
    <w:rsid w:val="002F1C62"/>
    <w:rsid w:val="002F26E1"/>
    <w:rsid w:val="002F60A0"/>
    <w:rsid w:val="003058E4"/>
    <w:rsid w:val="00305C4F"/>
    <w:rsid w:val="00310EC0"/>
    <w:rsid w:val="003115F9"/>
    <w:rsid w:val="003157CB"/>
    <w:rsid w:val="0031666A"/>
    <w:rsid w:val="00327C36"/>
    <w:rsid w:val="00327C6B"/>
    <w:rsid w:val="003300D9"/>
    <w:rsid w:val="003306ED"/>
    <w:rsid w:val="00332588"/>
    <w:rsid w:val="00333F2C"/>
    <w:rsid w:val="00334479"/>
    <w:rsid w:val="0033515A"/>
    <w:rsid w:val="00352E16"/>
    <w:rsid w:val="00353A5C"/>
    <w:rsid w:val="00353E23"/>
    <w:rsid w:val="00353E24"/>
    <w:rsid w:val="003604B6"/>
    <w:rsid w:val="00360A9A"/>
    <w:rsid w:val="00363211"/>
    <w:rsid w:val="00364B0C"/>
    <w:rsid w:val="00367165"/>
    <w:rsid w:val="003714AB"/>
    <w:rsid w:val="00371A69"/>
    <w:rsid w:val="00371EE6"/>
    <w:rsid w:val="003723B1"/>
    <w:rsid w:val="0037263E"/>
    <w:rsid w:val="00372DAE"/>
    <w:rsid w:val="003740C5"/>
    <w:rsid w:val="00374BBA"/>
    <w:rsid w:val="00375AB3"/>
    <w:rsid w:val="003768A5"/>
    <w:rsid w:val="00382A99"/>
    <w:rsid w:val="0038305F"/>
    <w:rsid w:val="0038394D"/>
    <w:rsid w:val="0038562A"/>
    <w:rsid w:val="00385909"/>
    <w:rsid w:val="00385E8C"/>
    <w:rsid w:val="00386813"/>
    <w:rsid w:val="003905DA"/>
    <w:rsid w:val="00392A68"/>
    <w:rsid w:val="00395BB2"/>
    <w:rsid w:val="003A1EB5"/>
    <w:rsid w:val="003A3AE1"/>
    <w:rsid w:val="003A3EC5"/>
    <w:rsid w:val="003A51DA"/>
    <w:rsid w:val="003A56E8"/>
    <w:rsid w:val="003B0DE7"/>
    <w:rsid w:val="003B311D"/>
    <w:rsid w:val="003B5BA0"/>
    <w:rsid w:val="003B63DF"/>
    <w:rsid w:val="003C1A64"/>
    <w:rsid w:val="003C2222"/>
    <w:rsid w:val="003C3427"/>
    <w:rsid w:val="003C42B0"/>
    <w:rsid w:val="003C521A"/>
    <w:rsid w:val="003C6DB0"/>
    <w:rsid w:val="003E311F"/>
    <w:rsid w:val="003E3ED6"/>
    <w:rsid w:val="003E64A1"/>
    <w:rsid w:val="003E6CA9"/>
    <w:rsid w:val="003F0BC5"/>
    <w:rsid w:val="003F0CC7"/>
    <w:rsid w:val="003F265E"/>
    <w:rsid w:val="003F3865"/>
    <w:rsid w:val="003F4603"/>
    <w:rsid w:val="004008F3"/>
    <w:rsid w:val="004019D8"/>
    <w:rsid w:val="00401CD7"/>
    <w:rsid w:val="00402342"/>
    <w:rsid w:val="00402A84"/>
    <w:rsid w:val="00402CF9"/>
    <w:rsid w:val="0040444E"/>
    <w:rsid w:val="004058B2"/>
    <w:rsid w:val="00407291"/>
    <w:rsid w:val="0040740A"/>
    <w:rsid w:val="00407F8D"/>
    <w:rsid w:val="00410886"/>
    <w:rsid w:val="00411A25"/>
    <w:rsid w:val="0041378E"/>
    <w:rsid w:val="0041576D"/>
    <w:rsid w:val="00416D82"/>
    <w:rsid w:val="00417B49"/>
    <w:rsid w:val="004202DD"/>
    <w:rsid w:val="00422284"/>
    <w:rsid w:val="0042297B"/>
    <w:rsid w:val="00422B3E"/>
    <w:rsid w:val="00423D90"/>
    <w:rsid w:val="004305A0"/>
    <w:rsid w:val="00430A08"/>
    <w:rsid w:val="004313A3"/>
    <w:rsid w:val="004334B4"/>
    <w:rsid w:val="0043513E"/>
    <w:rsid w:val="004353C3"/>
    <w:rsid w:val="00436F36"/>
    <w:rsid w:val="00440514"/>
    <w:rsid w:val="0044124F"/>
    <w:rsid w:val="00445FB4"/>
    <w:rsid w:val="00447011"/>
    <w:rsid w:val="0045004A"/>
    <w:rsid w:val="00453A7C"/>
    <w:rsid w:val="00455FEA"/>
    <w:rsid w:val="00461D17"/>
    <w:rsid w:val="00462B2A"/>
    <w:rsid w:val="00465C0B"/>
    <w:rsid w:val="0046673C"/>
    <w:rsid w:val="00466A47"/>
    <w:rsid w:val="0046755F"/>
    <w:rsid w:val="00471430"/>
    <w:rsid w:val="00473E13"/>
    <w:rsid w:val="00473FCA"/>
    <w:rsid w:val="00474952"/>
    <w:rsid w:val="00476F1F"/>
    <w:rsid w:val="004802B7"/>
    <w:rsid w:val="004823A9"/>
    <w:rsid w:val="00486FB2"/>
    <w:rsid w:val="0048726E"/>
    <w:rsid w:val="00490676"/>
    <w:rsid w:val="0049260A"/>
    <w:rsid w:val="00493E87"/>
    <w:rsid w:val="0049670E"/>
    <w:rsid w:val="00496B6B"/>
    <w:rsid w:val="00497C60"/>
    <w:rsid w:val="00497EF8"/>
    <w:rsid w:val="004A1769"/>
    <w:rsid w:val="004A397B"/>
    <w:rsid w:val="004A6D67"/>
    <w:rsid w:val="004A73FB"/>
    <w:rsid w:val="004B09EA"/>
    <w:rsid w:val="004B2BA3"/>
    <w:rsid w:val="004B6BA2"/>
    <w:rsid w:val="004C1C3B"/>
    <w:rsid w:val="004C2BB4"/>
    <w:rsid w:val="004C2CA5"/>
    <w:rsid w:val="004C3BAA"/>
    <w:rsid w:val="004C5E76"/>
    <w:rsid w:val="004C68D1"/>
    <w:rsid w:val="004D2AFE"/>
    <w:rsid w:val="004D2E5F"/>
    <w:rsid w:val="004D5C38"/>
    <w:rsid w:val="004D600B"/>
    <w:rsid w:val="004D79F6"/>
    <w:rsid w:val="004E19FA"/>
    <w:rsid w:val="004E42E3"/>
    <w:rsid w:val="004E5AE4"/>
    <w:rsid w:val="004E682F"/>
    <w:rsid w:val="004F233D"/>
    <w:rsid w:val="004F4404"/>
    <w:rsid w:val="004F4ABD"/>
    <w:rsid w:val="004F4AEF"/>
    <w:rsid w:val="0050012B"/>
    <w:rsid w:val="00500EA2"/>
    <w:rsid w:val="00501043"/>
    <w:rsid w:val="0050223E"/>
    <w:rsid w:val="00502803"/>
    <w:rsid w:val="00502942"/>
    <w:rsid w:val="0050455F"/>
    <w:rsid w:val="005052BC"/>
    <w:rsid w:val="00506375"/>
    <w:rsid w:val="00511BCD"/>
    <w:rsid w:val="00521586"/>
    <w:rsid w:val="00522943"/>
    <w:rsid w:val="00524DAC"/>
    <w:rsid w:val="00525951"/>
    <w:rsid w:val="00527794"/>
    <w:rsid w:val="00530E21"/>
    <w:rsid w:val="00532EEA"/>
    <w:rsid w:val="005336A5"/>
    <w:rsid w:val="00533AA1"/>
    <w:rsid w:val="00536479"/>
    <w:rsid w:val="005419D7"/>
    <w:rsid w:val="00550037"/>
    <w:rsid w:val="00552B02"/>
    <w:rsid w:val="00554934"/>
    <w:rsid w:val="00555DE6"/>
    <w:rsid w:val="00561078"/>
    <w:rsid w:val="005650B7"/>
    <w:rsid w:val="005679D7"/>
    <w:rsid w:val="00577582"/>
    <w:rsid w:val="0057772F"/>
    <w:rsid w:val="00582CC9"/>
    <w:rsid w:val="00585D1E"/>
    <w:rsid w:val="00590EC5"/>
    <w:rsid w:val="00593191"/>
    <w:rsid w:val="0059393F"/>
    <w:rsid w:val="005976BD"/>
    <w:rsid w:val="005A2C95"/>
    <w:rsid w:val="005A45E9"/>
    <w:rsid w:val="005A64B8"/>
    <w:rsid w:val="005A7CBE"/>
    <w:rsid w:val="005B0549"/>
    <w:rsid w:val="005B1F2E"/>
    <w:rsid w:val="005B2945"/>
    <w:rsid w:val="005B3100"/>
    <w:rsid w:val="005B3474"/>
    <w:rsid w:val="005B3D1D"/>
    <w:rsid w:val="005B4254"/>
    <w:rsid w:val="005B4ECA"/>
    <w:rsid w:val="005B752D"/>
    <w:rsid w:val="005C1669"/>
    <w:rsid w:val="005C553F"/>
    <w:rsid w:val="005C7788"/>
    <w:rsid w:val="005D1146"/>
    <w:rsid w:val="005D4C31"/>
    <w:rsid w:val="005D5684"/>
    <w:rsid w:val="005D7EC2"/>
    <w:rsid w:val="005E07F8"/>
    <w:rsid w:val="005E123F"/>
    <w:rsid w:val="005E21A8"/>
    <w:rsid w:val="005E24B1"/>
    <w:rsid w:val="005E4C42"/>
    <w:rsid w:val="005F129C"/>
    <w:rsid w:val="005F55E5"/>
    <w:rsid w:val="005F5938"/>
    <w:rsid w:val="00600187"/>
    <w:rsid w:val="0060060E"/>
    <w:rsid w:val="00603520"/>
    <w:rsid w:val="006046C7"/>
    <w:rsid w:val="00606A80"/>
    <w:rsid w:val="006112BF"/>
    <w:rsid w:val="00611AD6"/>
    <w:rsid w:val="00612701"/>
    <w:rsid w:val="00614A65"/>
    <w:rsid w:val="00622D50"/>
    <w:rsid w:val="00623D25"/>
    <w:rsid w:val="006250AC"/>
    <w:rsid w:val="00626031"/>
    <w:rsid w:val="00627686"/>
    <w:rsid w:val="0063340B"/>
    <w:rsid w:val="00634DAE"/>
    <w:rsid w:val="00637D60"/>
    <w:rsid w:val="00637D80"/>
    <w:rsid w:val="006416B8"/>
    <w:rsid w:val="006442CC"/>
    <w:rsid w:val="0064465A"/>
    <w:rsid w:val="00650219"/>
    <w:rsid w:val="00652C5B"/>
    <w:rsid w:val="006530BC"/>
    <w:rsid w:val="006547A8"/>
    <w:rsid w:val="006578B1"/>
    <w:rsid w:val="00663021"/>
    <w:rsid w:val="00664085"/>
    <w:rsid w:val="00666A73"/>
    <w:rsid w:val="00671FB6"/>
    <w:rsid w:val="00677304"/>
    <w:rsid w:val="00680183"/>
    <w:rsid w:val="00681ABF"/>
    <w:rsid w:val="006830B3"/>
    <w:rsid w:val="006831D2"/>
    <w:rsid w:val="00691DE1"/>
    <w:rsid w:val="006A13A0"/>
    <w:rsid w:val="006A2CA7"/>
    <w:rsid w:val="006A6BFD"/>
    <w:rsid w:val="006B142E"/>
    <w:rsid w:val="006B16CD"/>
    <w:rsid w:val="006B1D44"/>
    <w:rsid w:val="006B5159"/>
    <w:rsid w:val="006C5282"/>
    <w:rsid w:val="006D1674"/>
    <w:rsid w:val="006D2104"/>
    <w:rsid w:val="006D76A7"/>
    <w:rsid w:val="006E1467"/>
    <w:rsid w:val="006F0A97"/>
    <w:rsid w:val="0070128B"/>
    <w:rsid w:val="00703A46"/>
    <w:rsid w:val="00705C61"/>
    <w:rsid w:val="00706C80"/>
    <w:rsid w:val="0071079A"/>
    <w:rsid w:val="00710CAD"/>
    <w:rsid w:val="00712B2E"/>
    <w:rsid w:val="00713224"/>
    <w:rsid w:val="00713961"/>
    <w:rsid w:val="00715006"/>
    <w:rsid w:val="007154AC"/>
    <w:rsid w:val="00715817"/>
    <w:rsid w:val="00716069"/>
    <w:rsid w:val="00716438"/>
    <w:rsid w:val="00716C0C"/>
    <w:rsid w:val="007256E8"/>
    <w:rsid w:val="007265AA"/>
    <w:rsid w:val="00726FBB"/>
    <w:rsid w:val="0073005C"/>
    <w:rsid w:val="00732127"/>
    <w:rsid w:val="00732A4C"/>
    <w:rsid w:val="007331A9"/>
    <w:rsid w:val="00736A49"/>
    <w:rsid w:val="00740910"/>
    <w:rsid w:val="00740923"/>
    <w:rsid w:val="00740DA1"/>
    <w:rsid w:val="007448EB"/>
    <w:rsid w:val="0074493C"/>
    <w:rsid w:val="00751EAA"/>
    <w:rsid w:val="00760F8A"/>
    <w:rsid w:val="00761ACC"/>
    <w:rsid w:val="007629A0"/>
    <w:rsid w:val="00762B45"/>
    <w:rsid w:val="007640D0"/>
    <w:rsid w:val="00764924"/>
    <w:rsid w:val="0076518B"/>
    <w:rsid w:val="00765D61"/>
    <w:rsid w:val="00767C40"/>
    <w:rsid w:val="0077292C"/>
    <w:rsid w:val="007741EB"/>
    <w:rsid w:val="00781F59"/>
    <w:rsid w:val="0078234A"/>
    <w:rsid w:val="0078261B"/>
    <w:rsid w:val="00782701"/>
    <w:rsid w:val="00782B60"/>
    <w:rsid w:val="007843D3"/>
    <w:rsid w:val="00786490"/>
    <w:rsid w:val="00787C8D"/>
    <w:rsid w:val="007919C2"/>
    <w:rsid w:val="00794213"/>
    <w:rsid w:val="00795C58"/>
    <w:rsid w:val="00796456"/>
    <w:rsid w:val="007A1B91"/>
    <w:rsid w:val="007A2321"/>
    <w:rsid w:val="007A439F"/>
    <w:rsid w:val="007A4827"/>
    <w:rsid w:val="007A4DF2"/>
    <w:rsid w:val="007B0801"/>
    <w:rsid w:val="007B4364"/>
    <w:rsid w:val="007B5364"/>
    <w:rsid w:val="007B555A"/>
    <w:rsid w:val="007B642E"/>
    <w:rsid w:val="007B691E"/>
    <w:rsid w:val="007C0D48"/>
    <w:rsid w:val="007C2EA1"/>
    <w:rsid w:val="007C45F9"/>
    <w:rsid w:val="007C4E1A"/>
    <w:rsid w:val="007C57DA"/>
    <w:rsid w:val="007C59C9"/>
    <w:rsid w:val="007C5AF7"/>
    <w:rsid w:val="007D2C6D"/>
    <w:rsid w:val="007D318A"/>
    <w:rsid w:val="007D3E38"/>
    <w:rsid w:val="007D6BC9"/>
    <w:rsid w:val="007D73CC"/>
    <w:rsid w:val="007E6257"/>
    <w:rsid w:val="007E6F53"/>
    <w:rsid w:val="007F1E8B"/>
    <w:rsid w:val="007F2901"/>
    <w:rsid w:val="00800B07"/>
    <w:rsid w:val="008049E1"/>
    <w:rsid w:val="00804AED"/>
    <w:rsid w:val="008067CB"/>
    <w:rsid w:val="00810405"/>
    <w:rsid w:val="00810B2F"/>
    <w:rsid w:val="00810BF0"/>
    <w:rsid w:val="008125F1"/>
    <w:rsid w:val="0081323B"/>
    <w:rsid w:val="00813D2A"/>
    <w:rsid w:val="00814422"/>
    <w:rsid w:val="0081645B"/>
    <w:rsid w:val="008228D2"/>
    <w:rsid w:val="00823CCE"/>
    <w:rsid w:val="0082490A"/>
    <w:rsid w:val="008328EE"/>
    <w:rsid w:val="00832C34"/>
    <w:rsid w:val="008444E6"/>
    <w:rsid w:val="00845846"/>
    <w:rsid w:val="00845E33"/>
    <w:rsid w:val="00846665"/>
    <w:rsid w:val="00850C8A"/>
    <w:rsid w:val="0085106C"/>
    <w:rsid w:val="00851265"/>
    <w:rsid w:val="0085320B"/>
    <w:rsid w:val="00860D2A"/>
    <w:rsid w:val="008632C6"/>
    <w:rsid w:val="00872727"/>
    <w:rsid w:val="00874D86"/>
    <w:rsid w:val="00881CD8"/>
    <w:rsid w:val="0088419F"/>
    <w:rsid w:val="008855AD"/>
    <w:rsid w:val="008909A4"/>
    <w:rsid w:val="00891DF1"/>
    <w:rsid w:val="00895258"/>
    <w:rsid w:val="008A0557"/>
    <w:rsid w:val="008A5869"/>
    <w:rsid w:val="008A5FB9"/>
    <w:rsid w:val="008A68C8"/>
    <w:rsid w:val="008B0DC4"/>
    <w:rsid w:val="008B1068"/>
    <w:rsid w:val="008B111E"/>
    <w:rsid w:val="008B16D7"/>
    <w:rsid w:val="008B32CF"/>
    <w:rsid w:val="008B36FA"/>
    <w:rsid w:val="008B4EBE"/>
    <w:rsid w:val="008C0F0B"/>
    <w:rsid w:val="008C1E59"/>
    <w:rsid w:val="008C2108"/>
    <w:rsid w:val="008C7288"/>
    <w:rsid w:val="008D041F"/>
    <w:rsid w:val="008D065D"/>
    <w:rsid w:val="008D0C2E"/>
    <w:rsid w:val="008D10C3"/>
    <w:rsid w:val="008D581F"/>
    <w:rsid w:val="008D5D4F"/>
    <w:rsid w:val="008D60A2"/>
    <w:rsid w:val="008D6FAD"/>
    <w:rsid w:val="008E3963"/>
    <w:rsid w:val="008E4A6C"/>
    <w:rsid w:val="008E65A1"/>
    <w:rsid w:val="008F22F2"/>
    <w:rsid w:val="008F2C29"/>
    <w:rsid w:val="008F2F69"/>
    <w:rsid w:val="008F4A8B"/>
    <w:rsid w:val="008F4B9E"/>
    <w:rsid w:val="009017AC"/>
    <w:rsid w:val="00904E7D"/>
    <w:rsid w:val="00907AAF"/>
    <w:rsid w:val="00911983"/>
    <w:rsid w:val="00913AFF"/>
    <w:rsid w:val="0092097F"/>
    <w:rsid w:val="00922A21"/>
    <w:rsid w:val="00923E2A"/>
    <w:rsid w:val="0092401D"/>
    <w:rsid w:val="00924110"/>
    <w:rsid w:val="00924543"/>
    <w:rsid w:val="009250B7"/>
    <w:rsid w:val="00930362"/>
    <w:rsid w:val="0093249B"/>
    <w:rsid w:val="00933F4A"/>
    <w:rsid w:val="00937E2C"/>
    <w:rsid w:val="00940D34"/>
    <w:rsid w:val="00940DD2"/>
    <w:rsid w:val="00941397"/>
    <w:rsid w:val="00941D35"/>
    <w:rsid w:val="00945EFD"/>
    <w:rsid w:val="00950661"/>
    <w:rsid w:val="009508E8"/>
    <w:rsid w:val="00952A80"/>
    <w:rsid w:val="0095317D"/>
    <w:rsid w:val="009558FF"/>
    <w:rsid w:val="009564FA"/>
    <w:rsid w:val="00957298"/>
    <w:rsid w:val="009662C1"/>
    <w:rsid w:val="009676F6"/>
    <w:rsid w:val="00971627"/>
    <w:rsid w:val="00982EE7"/>
    <w:rsid w:val="0098337D"/>
    <w:rsid w:val="00983843"/>
    <w:rsid w:val="00985482"/>
    <w:rsid w:val="00990E5B"/>
    <w:rsid w:val="00994882"/>
    <w:rsid w:val="00994D00"/>
    <w:rsid w:val="00996E2B"/>
    <w:rsid w:val="009A1670"/>
    <w:rsid w:val="009A16D0"/>
    <w:rsid w:val="009A2C1C"/>
    <w:rsid w:val="009A2EE3"/>
    <w:rsid w:val="009A3636"/>
    <w:rsid w:val="009A4995"/>
    <w:rsid w:val="009A5BB4"/>
    <w:rsid w:val="009A5CEC"/>
    <w:rsid w:val="009A602C"/>
    <w:rsid w:val="009A6ACD"/>
    <w:rsid w:val="009B7367"/>
    <w:rsid w:val="009B77D6"/>
    <w:rsid w:val="009C2287"/>
    <w:rsid w:val="009C3992"/>
    <w:rsid w:val="009C4502"/>
    <w:rsid w:val="009C5886"/>
    <w:rsid w:val="009C5FBC"/>
    <w:rsid w:val="009C6FB8"/>
    <w:rsid w:val="009D04FD"/>
    <w:rsid w:val="009D41A9"/>
    <w:rsid w:val="009D4F37"/>
    <w:rsid w:val="009D55EC"/>
    <w:rsid w:val="009D5DB6"/>
    <w:rsid w:val="009E0912"/>
    <w:rsid w:val="009E62F8"/>
    <w:rsid w:val="009E69B3"/>
    <w:rsid w:val="009E6A58"/>
    <w:rsid w:val="009F0518"/>
    <w:rsid w:val="009F2B8C"/>
    <w:rsid w:val="009F56A8"/>
    <w:rsid w:val="009F6B3D"/>
    <w:rsid w:val="00A054D2"/>
    <w:rsid w:val="00A05ECA"/>
    <w:rsid w:val="00A065B0"/>
    <w:rsid w:val="00A06C8F"/>
    <w:rsid w:val="00A07C6A"/>
    <w:rsid w:val="00A11581"/>
    <w:rsid w:val="00A12739"/>
    <w:rsid w:val="00A1302C"/>
    <w:rsid w:val="00A15C5A"/>
    <w:rsid w:val="00A20EB6"/>
    <w:rsid w:val="00A22B31"/>
    <w:rsid w:val="00A23115"/>
    <w:rsid w:val="00A25F4C"/>
    <w:rsid w:val="00A27087"/>
    <w:rsid w:val="00A30FF3"/>
    <w:rsid w:val="00A34998"/>
    <w:rsid w:val="00A35816"/>
    <w:rsid w:val="00A35F81"/>
    <w:rsid w:val="00A418B8"/>
    <w:rsid w:val="00A43953"/>
    <w:rsid w:val="00A43FC2"/>
    <w:rsid w:val="00A44163"/>
    <w:rsid w:val="00A451FF"/>
    <w:rsid w:val="00A46AC4"/>
    <w:rsid w:val="00A5251C"/>
    <w:rsid w:val="00A60A12"/>
    <w:rsid w:val="00A611DF"/>
    <w:rsid w:val="00A654D4"/>
    <w:rsid w:val="00A65CEC"/>
    <w:rsid w:val="00A66216"/>
    <w:rsid w:val="00A673BB"/>
    <w:rsid w:val="00A76978"/>
    <w:rsid w:val="00A77718"/>
    <w:rsid w:val="00A828DF"/>
    <w:rsid w:val="00A83149"/>
    <w:rsid w:val="00A87496"/>
    <w:rsid w:val="00A87FA0"/>
    <w:rsid w:val="00A900FD"/>
    <w:rsid w:val="00A9385E"/>
    <w:rsid w:val="00A95F35"/>
    <w:rsid w:val="00A9785A"/>
    <w:rsid w:val="00AA0147"/>
    <w:rsid w:val="00AA20B2"/>
    <w:rsid w:val="00AA2E4A"/>
    <w:rsid w:val="00AA2F99"/>
    <w:rsid w:val="00AA3ED6"/>
    <w:rsid w:val="00AA78A8"/>
    <w:rsid w:val="00AB01D4"/>
    <w:rsid w:val="00AB0A1F"/>
    <w:rsid w:val="00AB1E7C"/>
    <w:rsid w:val="00AB4161"/>
    <w:rsid w:val="00AB4A80"/>
    <w:rsid w:val="00AB5DDE"/>
    <w:rsid w:val="00AB620D"/>
    <w:rsid w:val="00AB6679"/>
    <w:rsid w:val="00AB7854"/>
    <w:rsid w:val="00AC1887"/>
    <w:rsid w:val="00AC1D5C"/>
    <w:rsid w:val="00AC1EF8"/>
    <w:rsid w:val="00AC2ED9"/>
    <w:rsid w:val="00AD1F0B"/>
    <w:rsid w:val="00AD2CB2"/>
    <w:rsid w:val="00AD4FD2"/>
    <w:rsid w:val="00AD5AA6"/>
    <w:rsid w:val="00AD7254"/>
    <w:rsid w:val="00AD7770"/>
    <w:rsid w:val="00AE2DB4"/>
    <w:rsid w:val="00AE4BAA"/>
    <w:rsid w:val="00AF29D7"/>
    <w:rsid w:val="00AF2B13"/>
    <w:rsid w:val="00AF34BE"/>
    <w:rsid w:val="00AF599F"/>
    <w:rsid w:val="00AF617C"/>
    <w:rsid w:val="00AF735B"/>
    <w:rsid w:val="00B04973"/>
    <w:rsid w:val="00B04C9D"/>
    <w:rsid w:val="00B12B5B"/>
    <w:rsid w:val="00B13B4C"/>
    <w:rsid w:val="00B13D1A"/>
    <w:rsid w:val="00B15525"/>
    <w:rsid w:val="00B16764"/>
    <w:rsid w:val="00B16E6F"/>
    <w:rsid w:val="00B171E1"/>
    <w:rsid w:val="00B20327"/>
    <w:rsid w:val="00B20A48"/>
    <w:rsid w:val="00B21D51"/>
    <w:rsid w:val="00B26552"/>
    <w:rsid w:val="00B3067C"/>
    <w:rsid w:val="00B318A4"/>
    <w:rsid w:val="00B33A82"/>
    <w:rsid w:val="00B35273"/>
    <w:rsid w:val="00B37BF9"/>
    <w:rsid w:val="00B407D9"/>
    <w:rsid w:val="00B41581"/>
    <w:rsid w:val="00B42838"/>
    <w:rsid w:val="00B43EC0"/>
    <w:rsid w:val="00B44CAF"/>
    <w:rsid w:val="00B459D0"/>
    <w:rsid w:val="00B46D84"/>
    <w:rsid w:val="00B55BD9"/>
    <w:rsid w:val="00B56438"/>
    <w:rsid w:val="00B6020C"/>
    <w:rsid w:val="00B62524"/>
    <w:rsid w:val="00B6712A"/>
    <w:rsid w:val="00B711A8"/>
    <w:rsid w:val="00B744D8"/>
    <w:rsid w:val="00B77582"/>
    <w:rsid w:val="00B77B88"/>
    <w:rsid w:val="00B812DA"/>
    <w:rsid w:val="00B81AA6"/>
    <w:rsid w:val="00B83970"/>
    <w:rsid w:val="00B83E8F"/>
    <w:rsid w:val="00B875C5"/>
    <w:rsid w:val="00B90A88"/>
    <w:rsid w:val="00B95ABE"/>
    <w:rsid w:val="00B964F0"/>
    <w:rsid w:val="00B96521"/>
    <w:rsid w:val="00BA0147"/>
    <w:rsid w:val="00BA0FD0"/>
    <w:rsid w:val="00BA1063"/>
    <w:rsid w:val="00BA434B"/>
    <w:rsid w:val="00BA7267"/>
    <w:rsid w:val="00BA72E7"/>
    <w:rsid w:val="00BB1220"/>
    <w:rsid w:val="00BB1887"/>
    <w:rsid w:val="00BB2730"/>
    <w:rsid w:val="00BB315A"/>
    <w:rsid w:val="00BB416E"/>
    <w:rsid w:val="00BB492F"/>
    <w:rsid w:val="00BB6275"/>
    <w:rsid w:val="00BB74D2"/>
    <w:rsid w:val="00BC2847"/>
    <w:rsid w:val="00BC284C"/>
    <w:rsid w:val="00BC3449"/>
    <w:rsid w:val="00BC3D55"/>
    <w:rsid w:val="00BC7B0D"/>
    <w:rsid w:val="00BD2932"/>
    <w:rsid w:val="00BD4F88"/>
    <w:rsid w:val="00BD5253"/>
    <w:rsid w:val="00BD5B75"/>
    <w:rsid w:val="00BD7F06"/>
    <w:rsid w:val="00BD7F72"/>
    <w:rsid w:val="00BE2338"/>
    <w:rsid w:val="00BE3E75"/>
    <w:rsid w:val="00BE4318"/>
    <w:rsid w:val="00BE54E8"/>
    <w:rsid w:val="00BE761A"/>
    <w:rsid w:val="00BF4612"/>
    <w:rsid w:val="00BF4E99"/>
    <w:rsid w:val="00BF51CD"/>
    <w:rsid w:val="00BF527C"/>
    <w:rsid w:val="00BF5322"/>
    <w:rsid w:val="00C06D49"/>
    <w:rsid w:val="00C07383"/>
    <w:rsid w:val="00C10245"/>
    <w:rsid w:val="00C113D6"/>
    <w:rsid w:val="00C14AEA"/>
    <w:rsid w:val="00C1554F"/>
    <w:rsid w:val="00C155EE"/>
    <w:rsid w:val="00C24069"/>
    <w:rsid w:val="00C272BA"/>
    <w:rsid w:val="00C27506"/>
    <w:rsid w:val="00C356C0"/>
    <w:rsid w:val="00C3775E"/>
    <w:rsid w:val="00C43363"/>
    <w:rsid w:val="00C46477"/>
    <w:rsid w:val="00C47760"/>
    <w:rsid w:val="00C52337"/>
    <w:rsid w:val="00C538E6"/>
    <w:rsid w:val="00C53D93"/>
    <w:rsid w:val="00C62D88"/>
    <w:rsid w:val="00C66DF1"/>
    <w:rsid w:val="00C67F14"/>
    <w:rsid w:val="00C72C81"/>
    <w:rsid w:val="00C74771"/>
    <w:rsid w:val="00C75080"/>
    <w:rsid w:val="00C75931"/>
    <w:rsid w:val="00C8411F"/>
    <w:rsid w:val="00C8537A"/>
    <w:rsid w:val="00C9320B"/>
    <w:rsid w:val="00C932D9"/>
    <w:rsid w:val="00C9423C"/>
    <w:rsid w:val="00C94301"/>
    <w:rsid w:val="00C94B8F"/>
    <w:rsid w:val="00CA332F"/>
    <w:rsid w:val="00CA504C"/>
    <w:rsid w:val="00CA68CE"/>
    <w:rsid w:val="00CA6C0F"/>
    <w:rsid w:val="00CA70F9"/>
    <w:rsid w:val="00CA783D"/>
    <w:rsid w:val="00CB2345"/>
    <w:rsid w:val="00CB7B2A"/>
    <w:rsid w:val="00CC03ED"/>
    <w:rsid w:val="00CC2791"/>
    <w:rsid w:val="00CC33DD"/>
    <w:rsid w:val="00CC68A1"/>
    <w:rsid w:val="00CD0A3F"/>
    <w:rsid w:val="00CD161D"/>
    <w:rsid w:val="00CD5238"/>
    <w:rsid w:val="00CD67E0"/>
    <w:rsid w:val="00CD7092"/>
    <w:rsid w:val="00CE04A6"/>
    <w:rsid w:val="00CE15C8"/>
    <w:rsid w:val="00CE2F35"/>
    <w:rsid w:val="00CE4A38"/>
    <w:rsid w:val="00CE5792"/>
    <w:rsid w:val="00CE5F56"/>
    <w:rsid w:val="00CF0E22"/>
    <w:rsid w:val="00CF50AA"/>
    <w:rsid w:val="00D04F1A"/>
    <w:rsid w:val="00D10E3A"/>
    <w:rsid w:val="00D157D6"/>
    <w:rsid w:val="00D162F2"/>
    <w:rsid w:val="00D16D4B"/>
    <w:rsid w:val="00D2137C"/>
    <w:rsid w:val="00D218A0"/>
    <w:rsid w:val="00D22CF8"/>
    <w:rsid w:val="00D241A4"/>
    <w:rsid w:val="00D2689C"/>
    <w:rsid w:val="00D26FFE"/>
    <w:rsid w:val="00D27D5A"/>
    <w:rsid w:val="00D31B65"/>
    <w:rsid w:val="00D32721"/>
    <w:rsid w:val="00D33CE3"/>
    <w:rsid w:val="00D34013"/>
    <w:rsid w:val="00D35262"/>
    <w:rsid w:val="00D36BAE"/>
    <w:rsid w:val="00D42233"/>
    <w:rsid w:val="00D4258B"/>
    <w:rsid w:val="00D434B4"/>
    <w:rsid w:val="00D46E46"/>
    <w:rsid w:val="00D474F2"/>
    <w:rsid w:val="00D50F96"/>
    <w:rsid w:val="00D51C90"/>
    <w:rsid w:val="00D52731"/>
    <w:rsid w:val="00D52C2B"/>
    <w:rsid w:val="00D53494"/>
    <w:rsid w:val="00D5507D"/>
    <w:rsid w:val="00D57B39"/>
    <w:rsid w:val="00D613B8"/>
    <w:rsid w:val="00D62C7D"/>
    <w:rsid w:val="00D65651"/>
    <w:rsid w:val="00D659BF"/>
    <w:rsid w:val="00D67762"/>
    <w:rsid w:val="00D74348"/>
    <w:rsid w:val="00D75797"/>
    <w:rsid w:val="00D768ED"/>
    <w:rsid w:val="00D77221"/>
    <w:rsid w:val="00D80DAC"/>
    <w:rsid w:val="00D81A78"/>
    <w:rsid w:val="00D83D10"/>
    <w:rsid w:val="00D929CD"/>
    <w:rsid w:val="00DA03DF"/>
    <w:rsid w:val="00DA1DF9"/>
    <w:rsid w:val="00DA3BD4"/>
    <w:rsid w:val="00DA69B1"/>
    <w:rsid w:val="00DB4FC0"/>
    <w:rsid w:val="00DB5F39"/>
    <w:rsid w:val="00DB6471"/>
    <w:rsid w:val="00DC3BCE"/>
    <w:rsid w:val="00DC64D4"/>
    <w:rsid w:val="00DD142C"/>
    <w:rsid w:val="00DD34AB"/>
    <w:rsid w:val="00DD4D0C"/>
    <w:rsid w:val="00DD693A"/>
    <w:rsid w:val="00DD6D93"/>
    <w:rsid w:val="00DD7124"/>
    <w:rsid w:val="00DD71D9"/>
    <w:rsid w:val="00DE26B4"/>
    <w:rsid w:val="00DF07C2"/>
    <w:rsid w:val="00DF0F86"/>
    <w:rsid w:val="00DF162C"/>
    <w:rsid w:val="00DF177C"/>
    <w:rsid w:val="00DF1A2A"/>
    <w:rsid w:val="00DF3C3C"/>
    <w:rsid w:val="00DF6485"/>
    <w:rsid w:val="00DF6804"/>
    <w:rsid w:val="00E03360"/>
    <w:rsid w:val="00E07041"/>
    <w:rsid w:val="00E1017B"/>
    <w:rsid w:val="00E125BA"/>
    <w:rsid w:val="00E222BC"/>
    <w:rsid w:val="00E22E9F"/>
    <w:rsid w:val="00E22ECA"/>
    <w:rsid w:val="00E25B86"/>
    <w:rsid w:val="00E26781"/>
    <w:rsid w:val="00E32EFD"/>
    <w:rsid w:val="00E3488C"/>
    <w:rsid w:val="00E36D20"/>
    <w:rsid w:val="00E376BF"/>
    <w:rsid w:val="00E403CB"/>
    <w:rsid w:val="00E40FFE"/>
    <w:rsid w:val="00E56403"/>
    <w:rsid w:val="00E579B4"/>
    <w:rsid w:val="00E60D14"/>
    <w:rsid w:val="00E7097C"/>
    <w:rsid w:val="00E75A94"/>
    <w:rsid w:val="00E779FD"/>
    <w:rsid w:val="00E80F2E"/>
    <w:rsid w:val="00E821B3"/>
    <w:rsid w:val="00E83269"/>
    <w:rsid w:val="00E85A04"/>
    <w:rsid w:val="00E86219"/>
    <w:rsid w:val="00E86EE2"/>
    <w:rsid w:val="00E90A0D"/>
    <w:rsid w:val="00E92591"/>
    <w:rsid w:val="00E971FB"/>
    <w:rsid w:val="00E977C5"/>
    <w:rsid w:val="00E978F8"/>
    <w:rsid w:val="00EA0786"/>
    <w:rsid w:val="00EA0F1C"/>
    <w:rsid w:val="00EA43AD"/>
    <w:rsid w:val="00EB2B1F"/>
    <w:rsid w:val="00EB6AD9"/>
    <w:rsid w:val="00EB7FF2"/>
    <w:rsid w:val="00EC2EBB"/>
    <w:rsid w:val="00EC315C"/>
    <w:rsid w:val="00EC3B48"/>
    <w:rsid w:val="00EC4250"/>
    <w:rsid w:val="00ED04BF"/>
    <w:rsid w:val="00ED3AAB"/>
    <w:rsid w:val="00EE0E15"/>
    <w:rsid w:val="00EE1B31"/>
    <w:rsid w:val="00EE1EA6"/>
    <w:rsid w:val="00EE2A19"/>
    <w:rsid w:val="00EE2B2A"/>
    <w:rsid w:val="00EE36F3"/>
    <w:rsid w:val="00EE4163"/>
    <w:rsid w:val="00EE556E"/>
    <w:rsid w:val="00EE5E36"/>
    <w:rsid w:val="00EE7028"/>
    <w:rsid w:val="00EF3129"/>
    <w:rsid w:val="00EF4866"/>
    <w:rsid w:val="00F00A2E"/>
    <w:rsid w:val="00F01430"/>
    <w:rsid w:val="00F01469"/>
    <w:rsid w:val="00F04132"/>
    <w:rsid w:val="00F0624D"/>
    <w:rsid w:val="00F066EA"/>
    <w:rsid w:val="00F0788F"/>
    <w:rsid w:val="00F07940"/>
    <w:rsid w:val="00F111A1"/>
    <w:rsid w:val="00F1405E"/>
    <w:rsid w:val="00F1743D"/>
    <w:rsid w:val="00F178F7"/>
    <w:rsid w:val="00F2110D"/>
    <w:rsid w:val="00F23157"/>
    <w:rsid w:val="00F302E8"/>
    <w:rsid w:val="00F30799"/>
    <w:rsid w:val="00F30BE6"/>
    <w:rsid w:val="00F33108"/>
    <w:rsid w:val="00F36B19"/>
    <w:rsid w:val="00F3742D"/>
    <w:rsid w:val="00F41050"/>
    <w:rsid w:val="00F41CE2"/>
    <w:rsid w:val="00F43C3A"/>
    <w:rsid w:val="00F506EA"/>
    <w:rsid w:val="00F50867"/>
    <w:rsid w:val="00F52E0F"/>
    <w:rsid w:val="00F544DE"/>
    <w:rsid w:val="00F55D50"/>
    <w:rsid w:val="00F564C3"/>
    <w:rsid w:val="00F603F0"/>
    <w:rsid w:val="00F633EA"/>
    <w:rsid w:val="00F64C4E"/>
    <w:rsid w:val="00F650B5"/>
    <w:rsid w:val="00F66101"/>
    <w:rsid w:val="00F669FF"/>
    <w:rsid w:val="00F66BC2"/>
    <w:rsid w:val="00F672CB"/>
    <w:rsid w:val="00F672D4"/>
    <w:rsid w:val="00F708EC"/>
    <w:rsid w:val="00F74BB2"/>
    <w:rsid w:val="00F77D37"/>
    <w:rsid w:val="00F8054B"/>
    <w:rsid w:val="00F81D3D"/>
    <w:rsid w:val="00F825CC"/>
    <w:rsid w:val="00F82F32"/>
    <w:rsid w:val="00F83006"/>
    <w:rsid w:val="00F838ED"/>
    <w:rsid w:val="00F85534"/>
    <w:rsid w:val="00F86346"/>
    <w:rsid w:val="00F912F3"/>
    <w:rsid w:val="00F919F1"/>
    <w:rsid w:val="00F924A4"/>
    <w:rsid w:val="00F938FA"/>
    <w:rsid w:val="00F93C47"/>
    <w:rsid w:val="00F942A0"/>
    <w:rsid w:val="00F95A37"/>
    <w:rsid w:val="00FA0A98"/>
    <w:rsid w:val="00FA1A86"/>
    <w:rsid w:val="00FA2A28"/>
    <w:rsid w:val="00FA520E"/>
    <w:rsid w:val="00FB0BD0"/>
    <w:rsid w:val="00FB2921"/>
    <w:rsid w:val="00FB53C3"/>
    <w:rsid w:val="00FB5E50"/>
    <w:rsid w:val="00FC0B05"/>
    <w:rsid w:val="00FC3D2D"/>
    <w:rsid w:val="00FD399D"/>
    <w:rsid w:val="00FD541D"/>
    <w:rsid w:val="00FE3CEC"/>
    <w:rsid w:val="00FE59F7"/>
    <w:rsid w:val="00FE7F98"/>
    <w:rsid w:val="00FF0574"/>
    <w:rsid w:val="00FF5D71"/>
    <w:rsid w:val="00FF6A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A8FD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3A"/>
    <w:pPr>
      <w:spacing w:before="60" w:after="60"/>
      <w:jc w:val="both"/>
    </w:pPr>
    <w:rPr>
      <w:rFonts w:ascii="Times New Roman" w:hAnsi="Times New Roman"/>
      <w:sz w:val="22"/>
      <w:szCs w:val="22"/>
      <w:lang w:val="en-GB" w:eastAsia="zh-CN"/>
    </w:rPr>
  </w:style>
  <w:style w:type="paragraph" w:styleId="Heading1">
    <w:name w:val="heading 1"/>
    <w:basedOn w:val="Normal"/>
    <w:next w:val="Normal"/>
    <w:link w:val="Heading1Char"/>
    <w:uiPriority w:val="9"/>
    <w:qFormat/>
    <w:rsid w:val="00AF617C"/>
    <w:pPr>
      <w:keepNext/>
      <w:keepLines/>
      <w:spacing w:before="18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D929CD"/>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703A46"/>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7C"/>
    <w:rPr>
      <w:rFonts w:asciiTheme="majorHAnsi" w:eastAsiaTheme="majorEastAsia" w:hAnsiTheme="majorHAnsi" w:cstheme="majorBidi"/>
      <w:b/>
      <w:bCs/>
      <w:color w:val="000000" w:themeColor="text1"/>
      <w:sz w:val="28"/>
      <w:szCs w:val="28"/>
      <w:lang w:val="en-GB" w:eastAsia="zh-CN"/>
    </w:rPr>
  </w:style>
  <w:style w:type="paragraph" w:styleId="ListParagraph">
    <w:name w:val="List Paragraph"/>
    <w:basedOn w:val="Normal"/>
    <w:uiPriority w:val="34"/>
    <w:qFormat/>
    <w:rsid w:val="00AF617C"/>
    <w:pPr>
      <w:ind w:left="720"/>
      <w:contextualSpacing/>
    </w:pPr>
  </w:style>
  <w:style w:type="paragraph" w:customStyle="1" w:styleId="Default">
    <w:name w:val="Default"/>
    <w:rsid w:val="00AF617C"/>
    <w:pPr>
      <w:autoSpaceDE w:val="0"/>
      <w:autoSpaceDN w:val="0"/>
      <w:adjustRightInd w:val="0"/>
    </w:pPr>
    <w:rPr>
      <w:rFonts w:ascii="Arial" w:hAnsi="Arial" w:cs="Arial"/>
      <w:color w:val="000000"/>
      <w:lang w:val="en-GB" w:eastAsia="zh-CN"/>
    </w:rPr>
  </w:style>
  <w:style w:type="paragraph" w:styleId="DocumentMap">
    <w:name w:val="Document Map"/>
    <w:basedOn w:val="Normal"/>
    <w:link w:val="DocumentMapChar"/>
    <w:uiPriority w:val="99"/>
    <w:semiHidden/>
    <w:unhideWhenUsed/>
    <w:rsid w:val="00AF617C"/>
    <w:rPr>
      <w:rFonts w:ascii="Lucida Grande" w:hAnsi="Lucida Grande"/>
      <w:szCs w:val="24"/>
    </w:rPr>
  </w:style>
  <w:style w:type="character" w:customStyle="1" w:styleId="DocumentMapChar">
    <w:name w:val="Document Map Char"/>
    <w:basedOn w:val="DefaultParagraphFont"/>
    <w:link w:val="DocumentMap"/>
    <w:uiPriority w:val="99"/>
    <w:semiHidden/>
    <w:rsid w:val="00AF617C"/>
    <w:rPr>
      <w:rFonts w:ascii="Lucida Grande" w:hAnsi="Lucida Grande"/>
      <w:lang w:val="en-GB" w:eastAsia="zh-CN"/>
    </w:rPr>
  </w:style>
  <w:style w:type="paragraph" w:styleId="Title">
    <w:name w:val="Title"/>
    <w:basedOn w:val="Normal"/>
    <w:next w:val="Normal"/>
    <w:link w:val="TitleChar"/>
    <w:uiPriority w:val="10"/>
    <w:qFormat/>
    <w:rsid w:val="00EE2B2A"/>
    <w:pPr>
      <w:spacing w:after="300"/>
      <w:contextualSpacing/>
      <w:jc w:val="center"/>
    </w:pPr>
    <w:rPr>
      <w:rFonts w:ascii="Cambria" w:eastAsiaTheme="majorEastAsia" w:hAnsi="Cambria" w:cstheme="majorBidi"/>
      <w:color w:val="000000" w:themeColor="text1"/>
      <w:spacing w:val="5"/>
      <w:kern w:val="28"/>
      <w:sz w:val="29"/>
      <w:szCs w:val="52"/>
      <w:lang w:val="en-US" w:eastAsia="en-US"/>
    </w:rPr>
  </w:style>
  <w:style w:type="character" w:customStyle="1" w:styleId="TitleChar">
    <w:name w:val="Title Char"/>
    <w:basedOn w:val="DefaultParagraphFont"/>
    <w:link w:val="Title"/>
    <w:uiPriority w:val="10"/>
    <w:rsid w:val="00EE2B2A"/>
    <w:rPr>
      <w:rFonts w:ascii="Cambria" w:eastAsiaTheme="majorEastAsia" w:hAnsi="Cambria" w:cstheme="majorBidi"/>
      <w:color w:val="000000" w:themeColor="text1"/>
      <w:spacing w:val="5"/>
      <w:kern w:val="28"/>
      <w:sz w:val="29"/>
      <w:szCs w:val="52"/>
    </w:rPr>
  </w:style>
  <w:style w:type="character" w:customStyle="1" w:styleId="Heading2Char">
    <w:name w:val="Heading 2 Char"/>
    <w:basedOn w:val="DefaultParagraphFont"/>
    <w:link w:val="Heading2"/>
    <w:uiPriority w:val="9"/>
    <w:rsid w:val="00D929CD"/>
    <w:rPr>
      <w:rFonts w:asciiTheme="majorHAnsi" w:eastAsiaTheme="majorEastAsia" w:hAnsiTheme="majorHAnsi" w:cstheme="majorBidi"/>
      <w:b/>
      <w:bCs/>
      <w:color w:val="000000" w:themeColor="text1"/>
      <w:sz w:val="26"/>
      <w:szCs w:val="26"/>
      <w:lang w:val="en-GB" w:eastAsia="zh-CN"/>
    </w:rPr>
  </w:style>
  <w:style w:type="table" w:styleId="TableGrid">
    <w:name w:val="Table Grid"/>
    <w:basedOn w:val="TableNormal"/>
    <w:uiPriority w:val="59"/>
    <w:rsid w:val="00F919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124C6B"/>
    <w:rPr>
      <w:color w:val="0000FF" w:themeColor="hyperlink"/>
      <w:u w:val="single"/>
    </w:rPr>
  </w:style>
  <w:style w:type="character" w:styleId="CommentReference">
    <w:name w:val="annotation reference"/>
    <w:basedOn w:val="DefaultParagraphFont"/>
    <w:uiPriority w:val="99"/>
    <w:semiHidden/>
    <w:unhideWhenUsed/>
    <w:rsid w:val="00E222BC"/>
    <w:rPr>
      <w:sz w:val="18"/>
      <w:szCs w:val="18"/>
    </w:rPr>
  </w:style>
  <w:style w:type="paragraph" w:styleId="CommentText">
    <w:name w:val="annotation text"/>
    <w:basedOn w:val="Normal"/>
    <w:link w:val="CommentTextChar"/>
    <w:uiPriority w:val="99"/>
    <w:unhideWhenUsed/>
    <w:rsid w:val="00E222BC"/>
    <w:rPr>
      <w:szCs w:val="24"/>
    </w:rPr>
  </w:style>
  <w:style w:type="character" w:customStyle="1" w:styleId="CommentTextChar">
    <w:name w:val="Comment Text Char"/>
    <w:basedOn w:val="DefaultParagraphFont"/>
    <w:link w:val="CommentText"/>
    <w:uiPriority w:val="99"/>
    <w:rsid w:val="00E222BC"/>
    <w:rPr>
      <w:rFonts w:ascii="Times New Roman" w:hAnsi="Times New Roman"/>
      <w:lang w:val="en-GB" w:eastAsia="zh-CN"/>
    </w:rPr>
  </w:style>
  <w:style w:type="paragraph" w:styleId="CommentSubject">
    <w:name w:val="annotation subject"/>
    <w:basedOn w:val="CommentText"/>
    <w:next w:val="CommentText"/>
    <w:link w:val="CommentSubjectChar"/>
    <w:uiPriority w:val="99"/>
    <w:semiHidden/>
    <w:unhideWhenUsed/>
    <w:rsid w:val="00E222BC"/>
    <w:rPr>
      <w:b/>
      <w:bCs/>
      <w:sz w:val="20"/>
      <w:szCs w:val="20"/>
    </w:rPr>
  </w:style>
  <w:style w:type="character" w:customStyle="1" w:styleId="CommentSubjectChar">
    <w:name w:val="Comment Subject Char"/>
    <w:basedOn w:val="CommentTextChar"/>
    <w:link w:val="CommentSubject"/>
    <w:uiPriority w:val="99"/>
    <w:semiHidden/>
    <w:rsid w:val="00E222BC"/>
    <w:rPr>
      <w:rFonts w:ascii="Times New Roman" w:hAnsi="Times New Roman"/>
      <w:b/>
      <w:bCs/>
      <w:sz w:val="20"/>
      <w:szCs w:val="20"/>
      <w:lang w:val="en-GB" w:eastAsia="zh-CN"/>
    </w:rPr>
  </w:style>
  <w:style w:type="paragraph" w:styleId="BalloonText">
    <w:name w:val="Balloon Text"/>
    <w:basedOn w:val="Normal"/>
    <w:link w:val="BalloonTextChar"/>
    <w:uiPriority w:val="99"/>
    <w:semiHidden/>
    <w:unhideWhenUsed/>
    <w:rsid w:val="00E222BC"/>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22BC"/>
    <w:rPr>
      <w:rFonts w:ascii="Lucida Grande" w:hAnsi="Lucida Grande" w:cs="Lucida Grande"/>
      <w:sz w:val="18"/>
      <w:szCs w:val="18"/>
      <w:lang w:val="en-GB" w:eastAsia="zh-CN"/>
    </w:rPr>
  </w:style>
  <w:style w:type="table" w:styleId="LightShading-Accent3">
    <w:name w:val="Light Shading Accent 3"/>
    <w:basedOn w:val="TableNormal"/>
    <w:uiPriority w:val="60"/>
    <w:rsid w:val="00EA43AD"/>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rsid w:val="00EA43AD"/>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2">
    <w:name w:val="Light Grid Accent 2"/>
    <w:basedOn w:val="TableNormal"/>
    <w:uiPriority w:val="62"/>
    <w:rsid w:val="00EA43AD"/>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4">
    <w:name w:val="Medium Shading 1 Accent 4"/>
    <w:basedOn w:val="TableNormal"/>
    <w:uiPriority w:val="63"/>
    <w:rsid w:val="00EA43AD"/>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EA43A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A43A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unhideWhenUsed/>
    <w:rsid w:val="00EE2B2A"/>
    <w:pPr>
      <w:spacing w:before="0" w:after="0"/>
    </w:pPr>
    <w:rPr>
      <w:szCs w:val="24"/>
    </w:rPr>
  </w:style>
  <w:style w:type="character" w:customStyle="1" w:styleId="FootnoteTextChar">
    <w:name w:val="Footnote Text Char"/>
    <w:basedOn w:val="DefaultParagraphFont"/>
    <w:link w:val="FootnoteText"/>
    <w:uiPriority w:val="99"/>
    <w:rsid w:val="00EE2B2A"/>
    <w:rPr>
      <w:rFonts w:ascii="Times New Roman" w:hAnsi="Times New Roman"/>
      <w:lang w:val="en-GB" w:eastAsia="zh-CN"/>
    </w:rPr>
  </w:style>
  <w:style w:type="character" w:styleId="FootnoteReference">
    <w:name w:val="footnote reference"/>
    <w:aliases w:val="4_G,Footnotes refss,Footnote Refernece,Appel note de bas de p.,Style 10,Footnote number,callout,Fago Fußnotenzeichen,Footnote Reference Number,Fußnotenzeichen_Raxen,BVI fnr"/>
    <w:basedOn w:val="DefaultParagraphFont"/>
    <w:uiPriority w:val="99"/>
    <w:unhideWhenUsed/>
    <w:rsid w:val="00EE2B2A"/>
    <w:rPr>
      <w:vertAlign w:val="superscript"/>
    </w:rPr>
  </w:style>
  <w:style w:type="paragraph" w:styleId="TOCHeading">
    <w:name w:val="TOC Heading"/>
    <w:basedOn w:val="Heading1"/>
    <w:next w:val="Normal"/>
    <w:uiPriority w:val="39"/>
    <w:unhideWhenUsed/>
    <w:qFormat/>
    <w:rsid w:val="00E36D20"/>
    <w:pPr>
      <w:spacing w:before="480" w:after="0" w:line="276" w:lineRule="auto"/>
      <w:jc w:val="left"/>
      <w:outlineLvl w:val="9"/>
    </w:pPr>
    <w:rPr>
      <w:color w:val="365F91" w:themeColor="accent1" w:themeShade="BF"/>
      <w:lang w:val="en-US" w:eastAsia="en-US"/>
    </w:rPr>
  </w:style>
  <w:style w:type="paragraph" w:styleId="TOC1">
    <w:name w:val="toc 1"/>
    <w:basedOn w:val="Normal"/>
    <w:next w:val="Normal"/>
    <w:autoRedefine/>
    <w:uiPriority w:val="39"/>
    <w:unhideWhenUsed/>
    <w:rsid w:val="00E36D20"/>
    <w:pPr>
      <w:spacing w:before="120" w:after="0"/>
      <w:jc w:val="left"/>
    </w:pPr>
    <w:rPr>
      <w:rFonts w:asciiTheme="minorHAnsi" w:hAnsiTheme="minorHAnsi"/>
      <w:b/>
      <w:szCs w:val="24"/>
    </w:rPr>
  </w:style>
  <w:style w:type="paragraph" w:styleId="TOC2">
    <w:name w:val="toc 2"/>
    <w:basedOn w:val="Normal"/>
    <w:next w:val="Normal"/>
    <w:autoRedefine/>
    <w:uiPriority w:val="39"/>
    <w:unhideWhenUsed/>
    <w:rsid w:val="00E36D20"/>
    <w:pPr>
      <w:spacing w:before="0" w:after="0"/>
      <w:ind w:left="240"/>
      <w:jc w:val="left"/>
    </w:pPr>
    <w:rPr>
      <w:rFonts w:asciiTheme="minorHAnsi" w:hAnsiTheme="minorHAnsi"/>
      <w:b/>
    </w:rPr>
  </w:style>
  <w:style w:type="paragraph" w:styleId="TOC3">
    <w:name w:val="toc 3"/>
    <w:basedOn w:val="Normal"/>
    <w:next w:val="Normal"/>
    <w:autoRedefine/>
    <w:uiPriority w:val="39"/>
    <w:semiHidden/>
    <w:unhideWhenUsed/>
    <w:rsid w:val="00E36D20"/>
    <w:pPr>
      <w:spacing w:before="0" w:after="0"/>
      <w:ind w:left="480"/>
      <w:jc w:val="left"/>
    </w:pPr>
    <w:rPr>
      <w:rFonts w:asciiTheme="minorHAnsi" w:hAnsiTheme="minorHAnsi"/>
    </w:rPr>
  </w:style>
  <w:style w:type="paragraph" w:styleId="TOC4">
    <w:name w:val="toc 4"/>
    <w:basedOn w:val="Normal"/>
    <w:next w:val="Normal"/>
    <w:autoRedefine/>
    <w:uiPriority w:val="39"/>
    <w:semiHidden/>
    <w:unhideWhenUsed/>
    <w:rsid w:val="00E36D20"/>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36D20"/>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36D20"/>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36D20"/>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36D20"/>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36D20"/>
    <w:pPr>
      <w:spacing w:before="0" w:after="0"/>
      <w:ind w:left="1920"/>
      <w:jc w:val="left"/>
    </w:pPr>
    <w:rPr>
      <w:rFonts w:asciiTheme="minorHAnsi" w:hAnsiTheme="minorHAnsi"/>
      <w:sz w:val="20"/>
      <w:szCs w:val="20"/>
    </w:rPr>
  </w:style>
  <w:style w:type="character" w:customStyle="1" w:styleId="ingress11">
    <w:name w:val="ingress11"/>
    <w:rsid w:val="00781F59"/>
    <w:rPr>
      <w:b/>
      <w:color w:val="333333"/>
    </w:rPr>
  </w:style>
  <w:style w:type="paragraph" w:customStyle="1" w:styleId="Brdtekst31">
    <w:name w:val="Brødtekst 31"/>
    <w:basedOn w:val="Normal"/>
    <w:rsid w:val="00781F59"/>
    <w:pPr>
      <w:spacing w:before="0" w:after="0"/>
      <w:jc w:val="left"/>
    </w:pPr>
    <w:rPr>
      <w:rFonts w:eastAsia="Times New Roman" w:cs="Times New Roman"/>
      <w:i/>
      <w:szCs w:val="20"/>
      <w:lang w:val="nb-NO" w:eastAsia="nb-NO"/>
    </w:rPr>
  </w:style>
  <w:style w:type="paragraph" w:styleId="ListBullet">
    <w:name w:val="List Bullet"/>
    <w:basedOn w:val="Normal"/>
    <w:uiPriority w:val="99"/>
    <w:unhideWhenUsed/>
    <w:rsid w:val="009A1670"/>
    <w:pPr>
      <w:numPr>
        <w:numId w:val="14"/>
      </w:numPr>
      <w:spacing w:before="0" w:after="200" w:line="276" w:lineRule="auto"/>
      <w:contextualSpacing/>
      <w:jc w:val="left"/>
    </w:pPr>
    <w:rPr>
      <w:rFonts w:ascii="Palatino Linotype" w:eastAsia="Calibri" w:hAnsi="Palatino Linotype" w:cstheme="majorBidi"/>
      <w:bCs/>
      <w:kern w:val="32"/>
      <w:szCs w:val="32"/>
      <w:lang w:val="nb-NO" w:eastAsia="nb-NO"/>
    </w:rPr>
  </w:style>
  <w:style w:type="paragraph" w:styleId="Revision">
    <w:name w:val="Revision"/>
    <w:hidden/>
    <w:uiPriority w:val="99"/>
    <w:semiHidden/>
    <w:rsid w:val="009A1670"/>
    <w:rPr>
      <w:rFonts w:ascii="Times New Roman" w:hAnsi="Times New Roman"/>
      <w:szCs w:val="22"/>
      <w:lang w:val="en-GB" w:eastAsia="zh-CN"/>
    </w:rPr>
  </w:style>
  <w:style w:type="paragraph" w:styleId="Header">
    <w:name w:val="header"/>
    <w:basedOn w:val="Normal"/>
    <w:link w:val="HeaderChar"/>
    <w:uiPriority w:val="99"/>
    <w:unhideWhenUsed/>
    <w:rsid w:val="009A1670"/>
    <w:pPr>
      <w:tabs>
        <w:tab w:val="center" w:pos="4320"/>
        <w:tab w:val="right" w:pos="8640"/>
      </w:tabs>
      <w:spacing w:before="0" w:after="0"/>
    </w:pPr>
  </w:style>
  <w:style w:type="character" w:customStyle="1" w:styleId="HeaderChar">
    <w:name w:val="Header Char"/>
    <w:basedOn w:val="DefaultParagraphFont"/>
    <w:link w:val="Header"/>
    <w:uiPriority w:val="99"/>
    <w:rsid w:val="009A1670"/>
    <w:rPr>
      <w:rFonts w:ascii="Times New Roman" w:hAnsi="Times New Roman"/>
      <w:szCs w:val="22"/>
      <w:lang w:val="en-GB" w:eastAsia="zh-CN"/>
    </w:rPr>
  </w:style>
  <w:style w:type="paragraph" w:styleId="Footer">
    <w:name w:val="footer"/>
    <w:basedOn w:val="Normal"/>
    <w:link w:val="FooterChar"/>
    <w:uiPriority w:val="99"/>
    <w:unhideWhenUsed/>
    <w:rsid w:val="009A1670"/>
    <w:pPr>
      <w:tabs>
        <w:tab w:val="center" w:pos="4320"/>
        <w:tab w:val="right" w:pos="8640"/>
      </w:tabs>
      <w:spacing w:before="0" w:after="0"/>
    </w:pPr>
  </w:style>
  <w:style w:type="character" w:customStyle="1" w:styleId="FooterChar">
    <w:name w:val="Footer Char"/>
    <w:basedOn w:val="DefaultParagraphFont"/>
    <w:link w:val="Footer"/>
    <w:uiPriority w:val="99"/>
    <w:rsid w:val="009A1670"/>
    <w:rPr>
      <w:rFonts w:ascii="Times New Roman" w:hAnsi="Times New Roman"/>
      <w:szCs w:val="22"/>
      <w:lang w:val="en-GB" w:eastAsia="zh-CN"/>
    </w:rPr>
  </w:style>
  <w:style w:type="character" w:styleId="FollowedHyperlink">
    <w:name w:val="FollowedHyperlink"/>
    <w:basedOn w:val="DefaultParagraphFont"/>
    <w:uiPriority w:val="99"/>
    <w:semiHidden/>
    <w:unhideWhenUsed/>
    <w:rsid w:val="007A4DF2"/>
    <w:rPr>
      <w:color w:val="800080" w:themeColor="followedHyperlink"/>
      <w:u w:val="single"/>
    </w:rPr>
  </w:style>
  <w:style w:type="paragraph" w:styleId="EndnoteText">
    <w:name w:val="endnote text"/>
    <w:basedOn w:val="Normal"/>
    <w:link w:val="EndnoteTextChar"/>
    <w:uiPriority w:val="99"/>
    <w:unhideWhenUsed/>
    <w:rsid w:val="00E25B86"/>
    <w:pPr>
      <w:spacing w:before="0" w:after="0"/>
    </w:pPr>
    <w:rPr>
      <w:szCs w:val="24"/>
    </w:rPr>
  </w:style>
  <w:style w:type="character" w:customStyle="1" w:styleId="EndnoteTextChar">
    <w:name w:val="Endnote Text Char"/>
    <w:basedOn w:val="DefaultParagraphFont"/>
    <w:link w:val="EndnoteText"/>
    <w:uiPriority w:val="99"/>
    <w:rsid w:val="00E25B86"/>
    <w:rPr>
      <w:rFonts w:ascii="Times New Roman" w:hAnsi="Times New Roman"/>
      <w:lang w:val="en-GB" w:eastAsia="zh-CN"/>
    </w:rPr>
  </w:style>
  <w:style w:type="character" w:styleId="EndnoteReference">
    <w:name w:val="endnote reference"/>
    <w:basedOn w:val="DefaultParagraphFont"/>
    <w:uiPriority w:val="99"/>
    <w:unhideWhenUsed/>
    <w:rsid w:val="00E25B86"/>
    <w:rPr>
      <w:vertAlign w:val="superscript"/>
    </w:rPr>
  </w:style>
  <w:style w:type="character" w:customStyle="1" w:styleId="Heading3Char">
    <w:name w:val="Heading 3 Char"/>
    <w:basedOn w:val="DefaultParagraphFont"/>
    <w:link w:val="Heading3"/>
    <w:uiPriority w:val="9"/>
    <w:rsid w:val="00703A46"/>
    <w:rPr>
      <w:rFonts w:asciiTheme="majorHAnsi" w:eastAsiaTheme="majorEastAsia" w:hAnsiTheme="majorHAnsi" w:cstheme="majorBidi"/>
      <w:b/>
      <w:bCs/>
      <w:sz w:val="22"/>
      <w:szCs w:val="22"/>
      <w:lang w:val="en-GB" w:eastAsia="zh-CN"/>
    </w:rPr>
  </w:style>
  <w:style w:type="paragraph" w:customStyle="1" w:styleId="EndNoteBibliographyTitle">
    <w:name w:val="EndNote Bibliography Title"/>
    <w:basedOn w:val="Normal"/>
    <w:link w:val="EndNoteBibliographyTitleChar"/>
    <w:rsid w:val="00212D5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12D57"/>
    <w:rPr>
      <w:rFonts w:ascii="Times New Roman" w:hAnsi="Times New Roman" w:cs="Times New Roman"/>
      <w:noProof/>
      <w:sz w:val="22"/>
      <w:szCs w:val="22"/>
      <w:lang w:val="en-GB" w:eastAsia="zh-CN"/>
    </w:rPr>
  </w:style>
  <w:style w:type="paragraph" w:customStyle="1" w:styleId="EndNoteBibliography">
    <w:name w:val="EndNote Bibliography"/>
    <w:basedOn w:val="Normal"/>
    <w:link w:val="EndNoteBibliographyChar"/>
    <w:rsid w:val="00212D57"/>
    <w:rPr>
      <w:rFonts w:cs="Times New Roman"/>
      <w:noProof/>
    </w:rPr>
  </w:style>
  <w:style w:type="character" w:customStyle="1" w:styleId="EndNoteBibliographyChar">
    <w:name w:val="EndNote Bibliography Char"/>
    <w:basedOn w:val="DefaultParagraphFont"/>
    <w:link w:val="EndNoteBibliography"/>
    <w:rsid w:val="00212D57"/>
    <w:rPr>
      <w:rFonts w:ascii="Times New Roman" w:hAnsi="Times New Roman" w:cs="Times New Roman"/>
      <w:noProof/>
      <w:sz w:val="22"/>
      <w:szCs w:val="22"/>
      <w:lang w:val="en-GB" w:eastAsia="zh-CN"/>
    </w:rPr>
  </w:style>
  <w:style w:type="paragraph" w:styleId="NormalWeb">
    <w:name w:val="Normal (Web)"/>
    <w:basedOn w:val="Normal"/>
    <w:uiPriority w:val="99"/>
    <w:unhideWhenUsed/>
    <w:rsid w:val="00FB0BD0"/>
    <w:pPr>
      <w:spacing w:before="100" w:beforeAutospacing="1" w:after="100" w:afterAutospacing="1"/>
      <w:jc w:val="left"/>
    </w:pPr>
    <w:rPr>
      <w:rFonts w:ascii="Times" w:hAnsi="Times" w:cs="Times New Roman"/>
      <w:sz w:val="20"/>
      <w:szCs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93A"/>
    <w:pPr>
      <w:spacing w:before="60" w:after="60"/>
      <w:jc w:val="both"/>
    </w:pPr>
    <w:rPr>
      <w:rFonts w:ascii="Times New Roman" w:hAnsi="Times New Roman"/>
      <w:sz w:val="22"/>
      <w:szCs w:val="22"/>
      <w:lang w:val="en-GB" w:eastAsia="zh-CN"/>
    </w:rPr>
  </w:style>
  <w:style w:type="paragraph" w:styleId="Heading1">
    <w:name w:val="heading 1"/>
    <w:basedOn w:val="Normal"/>
    <w:next w:val="Normal"/>
    <w:link w:val="Heading1Char"/>
    <w:uiPriority w:val="9"/>
    <w:qFormat/>
    <w:rsid w:val="00AF617C"/>
    <w:pPr>
      <w:keepNext/>
      <w:keepLines/>
      <w:spacing w:before="18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D929CD"/>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703A46"/>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7C"/>
    <w:rPr>
      <w:rFonts w:asciiTheme="majorHAnsi" w:eastAsiaTheme="majorEastAsia" w:hAnsiTheme="majorHAnsi" w:cstheme="majorBidi"/>
      <w:b/>
      <w:bCs/>
      <w:color w:val="000000" w:themeColor="text1"/>
      <w:sz w:val="28"/>
      <w:szCs w:val="28"/>
      <w:lang w:val="en-GB" w:eastAsia="zh-CN"/>
    </w:rPr>
  </w:style>
  <w:style w:type="paragraph" w:styleId="ListParagraph">
    <w:name w:val="List Paragraph"/>
    <w:basedOn w:val="Normal"/>
    <w:uiPriority w:val="34"/>
    <w:qFormat/>
    <w:rsid w:val="00AF617C"/>
    <w:pPr>
      <w:ind w:left="720"/>
      <w:contextualSpacing/>
    </w:pPr>
  </w:style>
  <w:style w:type="paragraph" w:customStyle="1" w:styleId="Default">
    <w:name w:val="Default"/>
    <w:rsid w:val="00AF617C"/>
    <w:pPr>
      <w:autoSpaceDE w:val="0"/>
      <w:autoSpaceDN w:val="0"/>
      <w:adjustRightInd w:val="0"/>
    </w:pPr>
    <w:rPr>
      <w:rFonts w:ascii="Arial" w:hAnsi="Arial" w:cs="Arial"/>
      <w:color w:val="000000"/>
      <w:lang w:val="en-GB" w:eastAsia="zh-CN"/>
    </w:rPr>
  </w:style>
  <w:style w:type="paragraph" w:styleId="DocumentMap">
    <w:name w:val="Document Map"/>
    <w:basedOn w:val="Normal"/>
    <w:link w:val="DocumentMapChar"/>
    <w:uiPriority w:val="99"/>
    <w:semiHidden/>
    <w:unhideWhenUsed/>
    <w:rsid w:val="00AF617C"/>
    <w:rPr>
      <w:rFonts w:ascii="Lucida Grande" w:hAnsi="Lucida Grande"/>
      <w:szCs w:val="24"/>
    </w:rPr>
  </w:style>
  <w:style w:type="character" w:customStyle="1" w:styleId="DocumentMapChar">
    <w:name w:val="Document Map Char"/>
    <w:basedOn w:val="DefaultParagraphFont"/>
    <w:link w:val="DocumentMap"/>
    <w:uiPriority w:val="99"/>
    <w:semiHidden/>
    <w:rsid w:val="00AF617C"/>
    <w:rPr>
      <w:rFonts w:ascii="Lucida Grande" w:hAnsi="Lucida Grande"/>
      <w:lang w:val="en-GB" w:eastAsia="zh-CN"/>
    </w:rPr>
  </w:style>
  <w:style w:type="paragraph" w:styleId="Title">
    <w:name w:val="Title"/>
    <w:basedOn w:val="Normal"/>
    <w:next w:val="Normal"/>
    <w:link w:val="TitleChar"/>
    <w:uiPriority w:val="10"/>
    <w:qFormat/>
    <w:rsid w:val="00EE2B2A"/>
    <w:pPr>
      <w:spacing w:after="300"/>
      <w:contextualSpacing/>
      <w:jc w:val="center"/>
    </w:pPr>
    <w:rPr>
      <w:rFonts w:ascii="Cambria" w:eastAsiaTheme="majorEastAsia" w:hAnsi="Cambria" w:cstheme="majorBidi"/>
      <w:color w:val="000000" w:themeColor="text1"/>
      <w:spacing w:val="5"/>
      <w:kern w:val="28"/>
      <w:sz w:val="29"/>
      <w:szCs w:val="52"/>
      <w:lang w:val="en-US" w:eastAsia="en-US"/>
    </w:rPr>
  </w:style>
  <w:style w:type="character" w:customStyle="1" w:styleId="TitleChar">
    <w:name w:val="Title Char"/>
    <w:basedOn w:val="DefaultParagraphFont"/>
    <w:link w:val="Title"/>
    <w:uiPriority w:val="10"/>
    <w:rsid w:val="00EE2B2A"/>
    <w:rPr>
      <w:rFonts w:ascii="Cambria" w:eastAsiaTheme="majorEastAsia" w:hAnsi="Cambria" w:cstheme="majorBidi"/>
      <w:color w:val="000000" w:themeColor="text1"/>
      <w:spacing w:val="5"/>
      <w:kern w:val="28"/>
      <w:sz w:val="29"/>
      <w:szCs w:val="52"/>
    </w:rPr>
  </w:style>
  <w:style w:type="character" w:customStyle="1" w:styleId="Heading2Char">
    <w:name w:val="Heading 2 Char"/>
    <w:basedOn w:val="DefaultParagraphFont"/>
    <w:link w:val="Heading2"/>
    <w:uiPriority w:val="9"/>
    <w:rsid w:val="00D929CD"/>
    <w:rPr>
      <w:rFonts w:asciiTheme="majorHAnsi" w:eastAsiaTheme="majorEastAsia" w:hAnsiTheme="majorHAnsi" w:cstheme="majorBidi"/>
      <w:b/>
      <w:bCs/>
      <w:color w:val="000000" w:themeColor="text1"/>
      <w:sz w:val="26"/>
      <w:szCs w:val="26"/>
      <w:lang w:val="en-GB" w:eastAsia="zh-CN"/>
    </w:rPr>
  </w:style>
  <w:style w:type="table" w:styleId="TableGrid">
    <w:name w:val="Table Grid"/>
    <w:basedOn w:val="TableNormal"/>
    <w:uiPriority w:val="59"/>
    <w:rsid w:val="00F919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124C6B"/>
    <w:rPr>
      <w:color w:val="0000FF" w:themeColor="hyperlink"/>
      <w:u w:val="single"/>
    </w:rPr>
  </w:style>
  <w:style w:type="character" w:styleId="CommentReference">
    <w:name w:val="annotation reference"/>
    <w:basedOn w:val="DefaultParagraphFont"/>
    <w:uiPriority w:val="99"/>
    <w:semiHidden/>
    <w:unhideWhenUsed/>
    <w:rsid w:val="00E222BC"/>
    <w:rPr>
      <w:sz w:val="18"/>
      <w:szCs w:val="18"/>
    </w:rPr>
  </w:style>
  <w:style w:type="paragraph" w:styleId="CommentText">
    <w:name w:val="annotation text"/>
    <w:basedOn w:val="Normal"/>
    <w:link w:val="CommentTextChar"/>
    <w:uiPriority w:val="99"/>
    <w:unhideWhenUsed/>
    <w:rsid w:val="00E222BC"/>
    <w:rPr>
      <w:szCs w:val="24"/>
    </w:rPr>
  </w:style>
  <w:style w:type="character" w:customStyle="1" w:styleId="CommentTextChar">
    <w:name w:val="Comment Text Char"/>
    <w:basedOn w:val="DefaultParagraphFont"/>
    <w:link w:val="CommentText"/>
    <w:uiPriority w:val="99"/>
    <w:rsid w:val="00E222BC"/>
    <w:rPr>
      <w:rFonts w:ascii="Times New Roman" w:hAnsi="Times New Roman"/>
      <w:lang w:val="en-GB" w:eastAsia="zh-CN"/>
    </w:rPr>
  </w:style>
  <w:style w:type="paragraph" w:styleId="CommentSubject">
    <w:name w:val="annotation subject"/>
    <w:basedOn w:val="CommentText"/>
    <w:next w:val="CommentText"/>
    <w:link w:val="CommentSubjectChar"/>
    <w:uiPriority w:val="99"/>
    <w:semiHidden/>
    <w:unhideWhenUsed/>
    <w:rsid w:val="00E222BC"/>
    <w:rPr>
      <w:b/>
      <w:bCs/>
      <w:sz w:val="20"/>
      <w:szCs w:val="20"/>
    </w:rPr>
  </w:style>
  <w:style w:type="character" w:customStyle="1" w:styleId="CommentSubjectChar">
    <w:name w:val="Comment Subject Char"/>
    <w:basedOn w:val="CommentTextChar"/>
    <w:link w:val="CommentSubject"/>
    <w:uiPriority w:val="99"/>
    <w:semiHidden/>
    <w:rsid w:val="00E222BC"/>
    <w:rPr>
      <w:rFonts w:ascii="Times New Roman" w:hAnsi="Times New Roman"/>
      <w:b/>
      <w:bCs/>
      <w:sz w:val="20"/>
      <w:szCs w:val="20"/>
      <w:lang w:val="en-GB" w:eastAsia="zh-CN"/>
    </w:rPr>
  </w:style>
  <w:style w:type="paragraph" w:styleId="BalloonText">
    <w:name w:val="Balloon Text"/>
    <w:basedOn w:val="Normal"/>
    <w:link w:val="BalloonTextChar"/>
    <w:uiPriority w:val="99"/>
    <w:semiHidden/>
    <w:unhideWhenUsed/>
    <w:rsid w:val="00E222BC"/>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22BC"/>
    <w:rPr>
      <w:rFonts w:ascii="Lucida Grande" w:hAnsi="Lucida Grande" w:cs="Lucida Grande"/>
      <w:sz w:val="18"/>
      <w:szCs w:val="18"/>
      <w:lang w:val="en-GB" w:eastAsia="zh-CN"/>
    </w:rPr>
  </w:style>
  <w:style w:type="table" w:styleId="LightShading-Accent3">
    <w:name w:val="Light Shading Accent 3"/>
    <w:basedOn w:val="TableNormal"/>
    <w:uiPriority w:val="60"/>
    <w:rsid w:val="00EA43AD"/>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rsid w:val="00EA43AD"/>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2">
    <w:name w:val="Light Grid Accent 2"/>
    <w:basedOn w:val="TableNormal"/>
    <w:uiPriority w:val="62"/>
    <w:rsid w:val="00EA43AD"/>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MediumShading1-Accent4">
    <w:name w:val="Medium Shading 1 Accent 4"/>
    <w:basedOn w:val="TableNormal"/>
    <w:uiPriority w:val="63"/>
    <w:rsid w:val="00EA43AD"/>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2-Accent6">
    <w:name w:val="Medium Shading 2 Accent 6"/>
    <w:basedOn w:val="TableNormal"/>
    <w:uiPriority w:val="64"/>
    <w:rsid w:val="00EA43A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A43A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FootnoteText">
    <w:name w:val="footnote text"/>
    <w:basedOn w:val="Normal"/>
    <w:link w:val="FootnoteTextChar"/>
    <w:uiPriority w:val="99"/>
    <w:unhideWhenUsed/>
    <w:rsid w:val="00EE2B2A"/>
    <w:pPr>
      <w:spacing w:before="0" w:after="0"/>
    </w:pPr>
    <w:rPr>
      <w:szCs w:val="24"/>
    </w:rPr>
  </w:style>
  <w:style w:type="character" w:customStyle="1" w:styleId="FootnoteTextChar">
    <w:name w:val="Footnote Text Char"/>
    <w:basedOn w:val="DefaultParagraphFont"/>
    <w:link w:val="FootnoteText"/>
    <w:uiPriority w:val="99"/>
    <w:rsid w:val="00EE2B2A"/>
    <w:rPr>
      <w:rFonts w:ascii="Times New Roman" w:hAnsi="Times New Roman"/>
      <w:lang w:val="en-GB" w:eastAsia="zh-CN"/>
    </w:rPr>
  </w:style>
  <w:style w:type="character" w:styleId="FootnoteReference">
    <w:name w:val="footnote reference"/>
    <w:aliases w:val="4_G,Footnotes refss,Footnote Refernece,Appel note de bas de p.,Style 10,Footnote number,callout,Fago Fußnotenzeichen,Footnote Reference Number,Fußnotenzeichen_Raxen,BVI fnr"/>
    <w:basedOn w:val="DefaultParagraphFont"/>
    <w:uiPriority w:val="99"/>
    <w:unhideWhenUsed/>
    <w:rsid w:val="00EE2B2A"/>
    <w:rPr>
      <w:vertAlign w:val="superscript"/>
    </w:rPr>
  </w:style>
  <w:style w:type="paragraph" w:styleId="TOCHeading">
    <w:name w:val="TOC Heading"/>
    <w:basedOn w:val="Heading1"/>
    <w:next w:val="Normal"/>
    <w:uiPriority w:val="39"/>
    <w:unhideWhenUsed/>
    <w:qFormat/>
    <w:rsid w:val="00E36D20"/>
    <w:pPr>
      <w:spacing w:before="480" w:after="0" w:line="276" w:lineRule="auto"/>
      <w:jc w:val="left"/>
      <w:outlineLvl w:val="9"/>
    </w:pPr>
    <w:rPr>
      <w:color w:val="365F91" w:themeColor="accent1" w:themeShade="BF"/>
      <w:lang w:val="en-US" w:eastAsia="en-US"/>
    </w:rPr>
  </w:style>
  <w:style w:type="paragraph" w:styleId="TOC1">
    <w:name w:val="toc 1"/>
    <w:basedOn w:val="Normal"/>
    <w:next w:val="Normal"/>
    <w:autoRedefine/>
    <w:uiPriority w:val="39"/>
    <w:unhideWhenUsed/>
    <w:rsid w:val="00E36D20"/>
    <w:pPr>
      <w:spacing w:before="120" w:after="0"/>
      <w:jc w:val="left"/>
    </w:pPr>
    <w:rPr>
      <w:rFonts w:asciiTheme="minorHAnsi" w:hAnsiTheme="minorHAnsi"/>
      <w:b/>
      <w:szCs w:val="24"/>
    </w:rPr>
  </w:style>
  <w:style w:type="paragraph" w:styleId="TOC2">
    <w:name w:val="toc 2"/>
    <w:basedOn w:val="Normal"/>
    <w:next w:val="Normal"/>
    <w:autoRedefine/>
    <w:uiPriority w:val="39"/>
    <w:unhideWhenUsed/>
    <w:rsid w:val="00E36D20"/>
    <w:pPr>
      <w:spacing w:before="0" w:after="0"/>
      <w:ind w:left="240"/>
      <w:jc w:val="left"/>
    </w:pPr>
    <w:rPr>
      <w:rFonts w:asciiTheme="minorHAnsi" w:hAnsiTheme="minorHAnsi"/>
      <w:b/>
    </w:rPr>
  </w:style>
  <w:style w:type="paragraph" w:styleId="TOC3">
    <w:name w:val="toc 3"/>
    <w:basedOn w:val="Normal"/>
    <w:next w:val="Normal"/>
    <w:autoRedefine/>
    <w:uiPriority w:val="39"/>
    <w:semiHidden/>
    <w:unhideWhenUsed/>
    <w:rsid w:val="00E36D20"/>
    <w:pPr>
      <w:spacing w:before="0" w:after="0"/>
      <w:ind w:left="480"/>
      <w:jc w:val="left"/>
    </w:pPr>
    <w:rPr>
      <w:rFonts w:asciiTheme="minorHAnsi" w:hAnsiTheme="minorHAnsi"/>
    </w:rPr>
  </w:style>
  <w:style w:type="paragraph" w:styleId="TOC4">
    <w:name w:val="toc 4"/>
    <w:basedOn w:val="Normal"/>
    <w:next w:val="Normal"/>
    <w:autoRedefine/>
    <w:uiPriority w:val="39"/>
    <w:semiHidden/>
    <w:unhideWhenUsed/>
    <w:rsid w:val="00E36D20"/>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36D20"/>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36D20"/>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36D20"/>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36D20"/>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36D20"/>
    <w:pPr>
      <w:spacing w:before="0" w:after="0"/>
      <w:ind w:left="1920"/>
      <w:jc w:val="left"/>
    </w:pPr>
    <w:rPr>
      <w:rFonts w:asciiTheme="minorHAnsi" w:hAnsiTheme="minorHAnsi"/>
      <w:sz w:val="20"/>
      <w:szCs w:val="20"/>
    </w:rPr>
  </w:style>
  <w:style w:type="character" w:customStyle="1" w:styleId="ingress11">
    <w:name w:val="ingress11"/>
    <w:rsid w:val="00781F59"/>
    <w:rPr>
      <w:b/>
      <w:color w:val="333333"/>
    </w:rPr>
  </w:style>
  <w:style w:type="paragraph" w:customStyle="1" w:styleId="Brdtekst31">
    <w:name w:val="Brødtekst 31"/>
    <w:basedOn w:val="Normal"/>
    <w:rsid w:val="00781F59"/>
    <w:pPr>
      <w:spacing w:before="0" w:after="0"/>
      <w:jc w:val="left"/>
    </w:pPr>
    <w:rPr>
      <w:rFonts w:eastAsia="Times New Roman" w:cs="Times New Roman"/>
      <w:i/>
      <w:szCs w:val="20"/>
      <w:lang w:val="nb-NO" w:eastAsia="nb-NO"/>
    </w:rPr>
  </w:style>
  <w:style w:type="paragraph" w:styleId="ListBullet">
    <w:name w:val="List Bullet"/>
    <w:basedOn w:val="Normal"/>
    <w:uiPriority w:val="99"/>
    <w:unhideWhenUsed/>
    <w:rsid w:val="009A1670"/>
    <w:pPr>
      <w:numPr>
        <w:numId w:val="14"/>
      </w:numPr>
      <w:spacing w:before="0" w:after="200" w:line="276" w:lineRule="auto"/>
      <w:contextualSpacing/>
      <w:jc w:val="left"/>
    </w:pPr>
    <w:rPr>
      <w:rFonts w:ascii="Palatino Linotype" w:eastAsia="Calibri" w:hAnsi="Palatino Linotype" w:cstheme="majorBidi"/>
      <w:bCs/>
      <w:kern w:val="32"/>
      <w:szCs w:val="32"/>
      <w:lang w:val="nb-NO" w:eastAsia="nb-NO"/>
    </w:rPr>
  </w:style>
  <w:style w:type="paragraph" w:styleId="Revision">
    <w:name w:val="Revision"/>
    <w:hidden/>
    <w:uiPriority w:val="99"/>
    <w:semiHidden/>
    <w:rsid w:val="009A1670"/>
    <w:rPr>
      <w:rFonts w:ascii="Times New Roman" w:hAnsi="Times New Roman"/>
      <w:szCs w:val="22"/>
      <w:lang w:val="en-GB" w:eastAsia="zh-CN"/>
    </w:rPr>
  </w:style>
  <w:style w:type="paragraph" w:styleId="Header">
    <w:name w:val="header"/>
    <w:basedOn w:val="Normal"/>
    <w:link w:val="HeaderChar"/>
    <w:uiPriority w:val="99"/>
    <w:unhideWhenUsed/>
    <w:rsid w:val="009A1670"/>
    <w:pPr>
      <w:tabs>
        <w:tab w:val="center" w:pos="4320"/>
        <w:tab w:val="right" w:pos="8640"/>
      </w:tabs>
      <w:spacing w:before="0" w:after="0"/>
    </w:pPr>
  </w:style>
  <w:style w:type="character" w:customStyle="1" w:styleId="HeaderChar">
    <w:name w:val="Header Char"/>
    <w:basedOn w:val="DefaultParagraphFont"/>
    <w:link w:val="Header"/>
    <w:uiPriority w:val="99"/>
    <w:rsid w:val="009A1670"/>
    <w:rPr>
      <w:rFonts w:ascii="Times New Roman" w:hAnsi="Times New Roman"/>
      <w:szCs w:val="22"/>
      <w:lang w:val="en-GB" w:eastAsia="zh-CN"/>
    </w:rPr>
  </w:style>
  <w:style w:type="paragraph" w:styleId="Footer">
    <w:name w:val="footer"/>
    <w:basedOn w:val="Normal"/>
    <w:link w:val="FooterChar"/>
    <w:uiPriority w:val="99"/>
    <w:unhideWhenUsed/>
    <w:rsid w:val="009A1670"/>
    <w:pPr>
      <w:tabs>
        <w:tab w:val="center" w:pos="4320"/>
        <w:tab w:val="right" w:pos="8640"/>
      </w:tabs>
      <w:spacing w:before="0" w:after="0"/>
    </w:pPr>
  </w:style>
  <w:style w:type="character" w:customStyle="1" w:styleId="FooterChar">
    <w:name w:val="Footer Char"/>
    <w:basedOn w:val="DefaultParagraphFont"/>
    <w:link w:val="Footer"/>
    <w:uiPriority w:val="99"/>
    <w:rsid w:val="009A1670"/>
    <w:rPr>
      <w:rFonts w:ascii="Times New Roman" w:hAnsi="Times New Roman"/>
      <w:szCs w:val="22"/>
      <w:lang w:val="en-GB" w:eastAsia="zh-CN"/>
    </w:rPr>
  </w:style>
  <w:style w:type="character" w:styleId="FollowedHyperlink">
    <w:name w:val="FollowedHyperlink"/>
    <w:basedOn w:val="DefaultParagraphFont"/>
    <w:uiPriority w:val="99"/>
    <w:semiHidden/>
    <w:unhideWhenUsed/>
    <w:rsid w:val="007A4DF2"/>
    <w:rPr>
      <w:color w:val="800080" w:themeColor="followedHyperlink"/>
      <w:u w:val="single"/>
    </w:rPr>
  </w:style>
  <w:style w:type="paragraph" w:styleId="EndnoteText">
    <w:name w:val="endnote text"/>
    <w:basedOn w:val="Normal"/>
    <w:link w:val="EndnoteTextChar"/>
    <w:uiPriority w:val="99"/>
    <w:unhideWhenUsed/>
    <w:rsid w:val="00E25B86"/>
    <w:pPr>
      <w:spacing w:before="0" w:after="0"/>
    </w:pPr>
    <w:rPr>
      <w:szCs w:val="24"/>
    </w:rPr>
  </w:style>
  <w:style w:type="character" w:customStyle="1" w:styleId="EndnoteTextChar">
    <w:name w:val="Endnote Text Char"/>
    <w:basedOn w:val="DefaultParagraphFont"/>
    <w:link w:val="EndnoteText"/>
    <w:uiPriority w:val="99"/>
    <w:rsid w:val="00E25B86"/>
    <w:rPr>
      <w:rFonts w:ascii="Times New Roman" w:hAnsi="Times New Roman"/>
      <w:lang w:val="en-GB" w:eastAsia="zh-CN"/>
    </w:rPr>
  </w:style>
  <w:style w:type="character" w:styleId="EndnoteReference">
    <w:name w:val="endnote reference"/>
    <w:basedOn w:val="DefaultParagraphFont"/>
    <w:uiPriority w:val="99"/>
    <w:unhideWhenUsed/>
    <w:rsid w:val="00E25B86"/>
    <w:rPr>
      <w:vertAlign w:val="superscript"/>
    </w:rPr>
  </w:style>
  <w:style w:type="character" w:customStyle="1" w:styleId="Heading3Char">
    <w:name w:val="Heading 3 Char"/>
    <w:basedOn w:val="DefaultParagraphFont"/>
    <w:link w:val="Heading3"/>
    <w:uiPriority w:val="9"/>
    <w:rsid w:val="00703A46"/>
    <w:rPr>
      <w:rFonts w:asciiTheme="majorHAnsi" w:eastAsiaTheme="majorEastAsia" w:hAnsiTheme="majorHAnsi" w:cstheme="majorBidi"/>
      <w:b/>
      <w:bCs/>
      <w:sz w:val="22"/>
      <w:szCs w:val="22"/>
      <w:lang w:val="en-GB" w:eastAsia="zh-CN"/>
    </w:rPr>
  </w:style>
  <w:style w:type="paragraph" w:customStyle="1" w:styleId="EndNoteBibliographyTitle">
    <w:name w:val="EndNote Bibliography Title"/>
    <w:basedOn w:val="Normal"/>
    <w:link w:val="EndNoteBibliographyTitleChar"/>
    <w:rsid w:val="00212D5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12D57"/>
    <w:rPr>
      <w:rFonts w:ascii="Times New Roman" w:hAnsi="Times New Roman" w:cs="Times New Roman"/>
      <w:noProof/>
      <w:sz w:val="22"/>
      <w:szCs w:val="22"/>
      <w:lang w:val="en-GB" w:eastAsia="zh-CN"/>
    </w:rPr>
  </w:style>
  <w:style w:type="paragraph" w:customStyle="1" w:styleId="EndNoteBibliography">
    <w:name w:val="EndNote Bibliography"/>
    <w:basedOn w:val="Normal"/>
    <w:link w:val="EndNoteBibliographyChar"/>
    <w:rsid w:val="00212D57"/>
    <w:rPr>
      <w:rFonts w:cs="Times New Roman"/>
      <w:noProof/>
    </w:rPr>
  </w:style>
  <w:style w:type="character" w:customStyle="1" w:styleId="EndNoteBibliographyChar">
    <w:name w:val="EndNote Bibliography Char"/>
    <w:basedOn w:val="DefaultParagraphFont"/>
    <w:link w:val="EndNoteBibliography"/>
    <w:rsid w:val="00212D57"/>
    <w:rPr>
      <w:rFonts w:ascii="Times New Roman" w:hAnsi="Times New Roman" w:cs="Times New Roman"/>
      <w:noProof/>
      <w:sz w:val="22"/>
      <w:szCs w:val="22"/>
      <w:lang w:val="en-GB" w:eastAsia="zh-CN"/>
    </w:rPr>
  </w:style>
  <w:style w:type="paragraph" w:styleId="NormalWeb">
    <w:name w:val="Normal (Web)"/>
    <w:basedOn w:val="Normal"/>
    <w:uiPriority w:val="99"/>
    <w:unhideWhenUsed/>
    <w:rsid w:val="00FB0BD0"/>
    <w:pPr>
      <w:spacing w:before="100" w:beforeAutospacing="1" w:after="100" w:afterAutospacing="1"/>
      <w:jc w:val="left"/>
    </w:pPr>
    <w:rPr>
      <w:rFonts w:ascii="Times" w:hAnsi="Times" w:cs="Times New Roman"/>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955927">
      <w:bodyDiv w:val="1"/>
      <w:marLeft w:val="0"/>
      <w:marRight w:val="0"/>
      <w:marTop w:val="0"/>
      <w:marBottom w:val="0"/>
      <w:divBdr>
        <w:top w:val="none" w:sz="0" w:space="0" w:color="auto"/>
        <w:left w:val="none" w:sz="0" w:space="0" w:color="auto"/>
        <w:bottom w:val="none" w:sz="0" w:space="0" w:color="auto"/>
        <w:right w:val="none" w:sz="0" w:space="0" w:color="auto"/>
      </w:divBdr>
      <w:divsChild>
        <w:div w:id="1679653744">
          <w:marLeft w:val="0"/>
          <w:marRight w:val="0"/>
          <w:marTop w:val="0"/>
          <w:marBottom w:val="0"/>
          <w:divBdr>
            <w:top w:val="none" w:sz="0" w:space="0" w:color="auto"/>
            <w:left w:val="none" w:sz="0" w:space="0" w:color="auto"/>
            <w:bottom w:val="none" w:sz="0" w:space="0" w:color="auto"/>
            <w:right w:val="none" w:sz="0" w:space="0" w:color="auto"/>
          </w:divBdr>
          <w:divsChild>
            <w:div w:id="712848934">
              <w:marLeft w:val="0"/>
              <w:marRight w:val="0"/>
              <w:marTop w:val="0"/>
              <w:marBottom w:val="0"/>
              <w:divBdr>
                <w:top w:val="none" w:sz="0" w:space="0" w:color="auto"/>
                <w:left w:val="none" w:sz="0" w:space="0" w:color="auto"/>
                <w:bottom w:val="none" w:sz="0" w:space="0" w:color="auto"/>
                <w:right w:val="none" w:sz="0" w:space="0" w:color="auto"/>
              </w:divBdr>
              <w:divsChild>
                <w:div w:id="853956185">
                  <w:marLeft w:val="0"/>
                  <w:marRight w:val="0"/>
                  <w:marTop w:val="0"/>
                  <w:marBottom w:val="0"/>
                  <w:divBdr>
                    <w:top w:val="none" w:sz="0" w:space="0" w:color="auto"/>
                    <w:left w:val="none" w:sz="0" w:space="0" w:color="auto"/>
                    <w:bottom w:val="none" w:sz="0" w:space="0" w:color="auto"/>
                    <w:right w:val="none" w:sz="0" w:space="0" w:color="auto"/>
                  </w:divBdr>
                  <w:divsChild>
                    <w:div w:id="167406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hyperlink" Target="https://www.academia.edu/10358751/Eszter_Kism%C3%B6di_Jane_Cottingham_Sofia_Gruskin_Alice_Miller._Advancing_sexual_health_through_human_rights_the_role_of_the_law._Global_Public_Health._2014"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hyperlink" Target="http://www.bbc.co.uk/news/world-middle-east-26934432" TargetMode="External"/><Relationship Id="rId12" Type="http://schemas.openxmlformats.org/officeDocument/2006/relationships/hyperlink" Target="http://www.rafto.no/" TargetMode="External"/><Relationship Id="rId13" Type="http://schemas.openxmlformats.org/officeDocument/2006/relationships/hyperlink" Target="https://www.opendemocracy.net/"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EA04E-448A-AE43-915E-76915A276CC2}">
  <ds:schemaRefs>
    <ds:schemaRef ds:uri="http://schemas.openxmlformats.org/officeDocument/2006/bibliography"/>
  </ds:schemaRefs>
</ds:datastoreItem>
</file>

<file path=customXml/itemProps2.xml><?xml version="1.0" encoding="utf-8"?>
<ds:datastoreItem xmlns:ds="http://schemas.openxmlformats.org/officeDocument/2006/customXml" ds:itemID="{A9D445DD-63CE-E743-B98D-BA3E740D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9515</Words>
  <Characters>54237</Characters>
  <Application>Microsoft Macintosh Word</Application>
  <DocSecurity>0</DocSecurity>
  <Lines>451</Lines>
  <Paragraphs>12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Social Rights Consultancy</Company>
  <LinksUpToDate>false</LinksUpToDate>
  <CharactersWithSpaces>63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ri Gloppen</dc:creator>
  <cp:lastModifiedBy>Siri Gloppen</cp:lastModifiedBy>
  <cp:revision>2</cp:revision>
  <cp:lastPrinted>2015-10-26T11:11:00Z</cp:lastPrinted>
  <dcterms:created xsi:type="dcterms:W3CDTF">2016-03-01T13:09:00Z</dcterms:created>
  <dcterms:modified xsi:type="dcterms:W3CDTF">2016-03-01T13:09:00Z</dcterms:modified>
</cp:coreProperties>
</file>